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06FADFDC" w:rsidR="0049147A" w:rsidRPr="0049147A" w:rsidRDefault="00E5418B" w:rsidP="00E5418B">
      <w:pPr>
        <w:pStyle w:val="Fronttitle"/>
        <w:spacing w:before="1800"/>
      </w:pPr>
      <w:r w:rsidRPr="00E5418B">
        <w:t xml:space="preserve">SafeTweet, a secure social network that </w:t>
      </w:r>
      <w:r>
        <w:rPr>
          <w:rFonts w:hint="eastAsia"/>
          <w:lang w:eastAsia="zh-CN"/>
        </w:rPr>
        <w:t>can</w:t>
      </w:r>
      <w:r>
        <w:rPr>
          <w:lang w:eastAsia="zh-CN"/>
        </w:rPr>
        <w:t xml:space="preserve"> </w:t>
      </w:r>
      <w:r w:rsidRPr="00E5418B">
        <w:t>detect sensitive informa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143E941D" w14:textId="5B4158AC" w:rsidR="00D75477" w:rsidRDefault="00D75477" w:rsidP="00D01157">
      <w:r>
        <w:t>&lt;Abstract goes here…&gt;</w:t>
      </w:r>
    </w:p>
    <w:p w14:paraId="545851A7" w14:textId="74F392A0" w:rsidR="00D75477" w:rsidRDefault="00D75477">
      <w:pPr>
        <w:spacing w:before="0"/>
        <w:jc w:val="left"/>
      </w:pPr>
      <w:r>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E232DED" w:rsidR="008B6CA7" w:rsidRDefault="008B6CA7" w:rsidP="00D75477">
      <w:r>
        <w:t>Name:</w:t>
      </w:r>
      <w:r>
        <w:tab/>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10947609" w14:textId="562E73E0" w:rsidR="00611CC0" w:rsidRDefault="00611CC0" w:rsidP="00611CC0">
      <w:r>
        <w:t>&lt;Update the table of contents by right-clicking on it and selecting Update Field… and then select page numbers only.&gt;</w:t>
      </w:r>
    </w:p>
    <w:p w14:paraId="723E2C17" w14:textId="77777777" w:rsidR="00611CC0" w:rsidRPr="00611CC0" w:rsidRDefault="00611CC0" w:rsidP="00611CC0"/>
    <w:p w14:paraId="728119A8" w14:textId="47D01B14" w:rsidR="00E5418B"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E5418B">
        <w:t>Chapter 1</w:t>
      </w:r>
      <w:r w:rsidR="00E5418B">
        <w:rPr>
          <w:rFonts w:asciiTheme="minorHAnsi" w:hAnsiTheme="minorHAnsi"/>
          <w:b w:val="0"/>
          <w:kern w:val="2"/>
          <w:sz w:val="21"/>
          <w:lang w:eastAsia="zh-CN"/>
        </w:rPr>
        <w:tab/>
      </w:r>
      <w:r w:rsidR="00E5418B">
        <w:t>Introduction</w:t>
      </w:r>
      <w:r w:rsidR="00E5418B">
        <w:tab/>
      </w:r>
      <w:r w:rsidR="00E5418B">
        <w:fldChar w:fldCharType="begin"/>
      </w:r>
      <w:r w:rsidR="00E5418B">
        <w:instrText xml:space="preserve"> PAGEREF _Toc89385434 \h </w:instrText>
      </w:r>
      <w:r w:rsidR="00E5418B">
        <w:fldChar w:fldCharType="separate"/>
      </w:r>
      <w:r w:rsidR="00E5418B">
        <w:t>1</w:t>
      </w:r>
      <w:r w:rsidR="00E5418B">
        <w:fldChar w:fldCharType="end"/>
      </w:r>
    </w:p>
    <w:p w14:paraId="5DC234F8" w14:textId="1F4ABB60" w:rsidR="00E5418B" w:rsidRDefault="00E5418B">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385435 \h </w:instrText>
      </w:r>
      <w:r>
        <w:rPr>
          <w:noProof/>
        </w:rPr>
      </w:r>
      <w:r>
        <w:rPr>
          <w:noProof/>
        </w:rPr>
        <w:fldChar w:fldCharType="separate"/>
      </w:r>
      <w:r>
        <w:rPr>
          <w:noProof/>
        </w:rPr>
        <w:t>1</w:t>
      </w:r>
      <w:r>
        <w:rPr>
          <w:noProof/>
        </w:rPr>
        <w:fldChar w:fldCharType="end"/>
      </w:r>
    </w:p>
    <w:p w14:paraId="7E770081" w14:textId="5CD260FD" w:rsidR="00E5418B" w:rsidRDefault="00E5418B">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385436 \h </w:instrText>
      </w:r>
      <w:r>
        <w:rPr>
          <w:noProof/>
        </w:rPr>
      </w:r>
      <w:r>
        <w:rPr>
          <w:noProof/>
        </w:rPr>
        <w:fldChar w:fldCharType="separate"/>
      </w:r>
      <w:r>
        <w:rPr>
          <w:noProof/>
        </w:rPr>
        <w:t>2</w:t>
      </w:r>
      <w:r>
        <w:rPr>
          <w:noProof/>
        </w:rPr>
        <w:fldChar w:fldCharType="end"/>
      </w:r>
    </w:p>
    <w:p w14:paraId="365B6314" w14:textId="4A0D51C6" w:rsidR="00E5418B" w:rsidRDefault="00E5418B">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385437 \h </w:instrText>
      </w:r>
      <w:r>
        <w:rPr>
          <w:noProof/>
        </w:rPr>
      </w:r>
      <w:r>
        <w:rPr>
          <w:noProof/>
        </w:rPr>
        <w:fldChar w:fldCharType="separate"/>
      </w:r>
      <w:r>
        <w:rPr>
          <w:noProof/>
        </w:rPr>
        <w:t>2</w:t>
      </w:r>
      <w:r>
        <w:rPr>
          <w:noProof/>
        </w:rPr>
        <w:fldChar w:fldCharType="end"/>
      </w:r>
    </w:p>
    <w:p w14:paraId="6AF4C6D0" w14:textId="19A42D34" w:rsidR="00E5418B" w:rsidRDefault="00E5418B">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385438 \h </w:instrText>
      </w:r>
      <w:r>
        <w:fldChar w:fldCharType="separate"/>
      </w:r>
      <w:r>
        <w:t>3</w:t>
      </w:r>
      <w:r>
        <w:fldChar w:fldCharType="end"/>
      </w:r>
    </w:p>
    <w:p w14:paraId="4B7BFD84" w14:textId="6B725BEB" w:rsidR="00E5418B" w:rsidRDefault="00E5418B">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385439 \h </w:instrText>
      </w:r>
      <w:r>
        <w:rPr>
          <w:noProof/>
        </w:rPr>
      </w:r>
      <w:r>
        <w:rPr>
          <w:noProof/>
        </w:rPr>
        <w:fldChar w:fldCharType="separate"/>
      </w:r>
      <w:r>
        <w:rPr>
          <w:noProof/>
        </w:rPr>
        <w:t>3</w:t>
      </w:r>
      <w:r>
        <w:rPr>
          <w:noProof/>
        </w:rPr>
        <w:fldChar w:fldCharType="end"/>
      </w:r>
    </w:p>
    <w:p w14:paraId="6EB996C7" w14:textId="4C1F4148" w:rsidR="00E5418B" w:rsidRDefault="00E5418B">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385440 \h </w:instrText>
      </w:r>
      <w:r>
        <w:rPr>
          <w:noProof/>
        </w:rPr>
      </w:r>
      <w:r>
        <w:rPr>
          <w:noProof/>
        </w:rPr>
        <w:fldChar w:fldCharType="separate"/>
      </w:r>
      <w:r>
        <w:rPr>
          <w:noProof/>
        </w:rPr>
        <w:t>3</w:t>
      </w:r>
      <w:r>
        <w:rPr>
          <w:noProof/>
        </w:rPr>
        <w:fldChar w:fldCharType="end"/>
      </w:r>
    </w:p>
    <w:p w14:paraId="60DA4AB9" w14:textId="36F4FFAE" w:rsidR="00E5418B" w:rsidRDefault="00E5418B">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385441 \h </w:instrText>
      </w:r>
      <w:r>
        <w:fldChar w:fldCharType="separate"/>
      </w:r>
      <w:r>
        <w:t>5</w:t>
      </w:r>
      <w:r>
        <w:fldChar w:fldCharType="end"/>
      </w:r>
    </w:p>
    <w:p w14:paraId="317193EB" w14:textId="2385B113" w:rsidR="00E5418B" w:rsidRDefault="00E5418B">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385442 \h </w:instrText>
      </w:r>
      <w:r>
        <w:fldChar w:fldCharType="separate"/>
      </w:r>
      <w:r>
        <w:t>6</w:t>
      </w:r>
      <w:r>
        <w:fldChar w:fldCharType="end"/>
      </w:r>
    </w:p>
    <w:p w14:paraId="6D4469BF" w14:textId="009EF66F" w:rsidR="00E5418B" w:rsidRDefault="00E5418B">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385443 \h </w:instrText>
      </w:r>
      <w:r>
        <w:rPr>
          <w:noProof/>
        </w:rPr>
      </w:r>
      <w:r>
        <w:rPr>
          <w:noProof/>
        </w:rPr>
        <w:fldChar w:fldCharType="separate"/>
      </w:r>
      <w:r>
        <w:rPr>
          <w:noProof/>
        </w:rPr>
        <w:t>6</w:t>
      </w:r>
      <w:r>
        <w:rPr>
          <w:noProof/>
        </w:rPr>
        <w:fldChar w:fldCharType="end"/>
      </w:r>
    </w:p>
    <w:p w14:paraId="7499BA3F" w14:textId="5C63D545" w:rsidR="00E5418B" w:rsidRDefault="00E5418B">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385444 \h </w:instrText>
      </w:r>
      <w:r>
        <w:rPr>
          <w:noProof/>
        </w:rPr>
      </w:r>
      <w:r>
        <w:rPr>
          <w:noProof/>
        </w:rPr>
        <w:fldChar w:fldCharType="separate"/>
      </w:r>
      <w:r>
        <w:rPr>
          <w:noProof/>
        </w:rPr>
        <w:t>6</w:t>
      </w:r>
      <w:r>
        <w:rPr>
          <w:noProof/>
        </w:rPr>
        <w:fldChar w:fldCharType="end"/>
      </w:r>
    </w:p>
    <w:p w14:paraId="488AF873" w14:textId="6977A41E" w:rsidR="00E5418B" w:rsidRDefault="00E5418B">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385445 \h </w:instrText>
      </w:r>
      <w:r>
        <w:rPr>
          <w:noProof/>
        </w:rPr>
      </w:r>
      <w:r>
        <w:rPr>
          <w:noProof/>
        </w:rPr>
        <w:fldChar w:fldCharType="separate"/>
      </w:r>
      <w:r>
        <w:rPr>
          <w:noProof/>
        </w:rPr>
        <w:t>7</w:t>
      </w:r>
      <w:r>
        <w:rPr>
          <w:noProof/>
        </w:rPr>
        <w:fldChar w:fldCharType="end"/>
      </w:r>
    </w:p>
    <w:p w14:paraId="166A2D78" w14:textId="60925922" w:rsidR="00E5418B" w:rsidRDefault="00E5418B">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385446 \h </w:instrText>
      </w:r>
      <w:r>
        <w:rPr>
          <w:noProof/>
        </w:rPr>
      </w:r>
      <w:r>
        <w:rPr>
          <w:noProof/>
        </w:rPr>
        <w:fldChar w:fldCharType="separate"/>
      </w:r>
      <w:r>
        <w:rPr>
          <w:noProof/>
        </w:rPr>
        <w:t>8</w:t>
      </w:r>
      <w:r>
        <w:rPr>
          <w:noProof/>
        </w:rPr>
        <w:fldChar w:fldCharType="end"/>
      </w:r>
    </w:p>
    <w:p w14:paraId="025F1855" w14:textId="2AE2A89B"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1</w:t>
      </w:r>
      <w:r>
        <w:rPr>
          <w:noProof/>
          <w:kern w:val="2"/>
          <w:sz w:val="21"/>
          <w:szCs w:val="24"/>
          <w:lang w:eastAsia="zh-CN"/>
        </w:rPr>
        <w:tab/>
      </w:r>
      <w:r w:rsidRPr="00607582">
        <w:rPr>
          <w:rFonts w:ascii="Century Schoolbook" w:hAnsi="Century Schoolbook"/>
          <w:noProof/>
        </w:rPr>
        <w:t>Basic Functions</w:t>
      </w:r>
      <w:r>
        <w:rPr>
          <w:noProof/>
        </w:rPr>
        <w:tab/>
      </w:r>
      <w:r>
        <w:rPr>
          <w:noProof/>
        </w:rPr>
        <w:fldChar w:fldCharType="begin"/>
      </w:r>
      <w:r>
        <w:rPr>
          <w:noProof/>
        </w:rPr>
        <w:instrText xml:space="preserve"> PAGEREF _Toc89385447 \h </w:instrText>
      </w:r>
      <w:r>
        <w:rPr>
          <w:noProof/>
        </w:rPr>
      </w:r>
      <w:r>
        <w:rPr>
          <w:noProof/>
        </w:rPr>
        <w:fldChar w:fldCharType="separate"/>
      </w:r>
      <w:r>
        <w:rPr>
          <w:noProof/>
        </w:rPr>
        <w:t>8</w:t>
      </w:r>
      <w:r>
        <w:rPr>
          <w:noProof/>
        </w:rPr>
        <w:fldChar w:fldCharType="end"/>
      </w:r>
    </w:p>
    <w:p w14:paraId="15353026" w14:textId="0FD435E9"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2</w:t>
      </w:r>
      <w:r>
        <w:rPr>
          <w:noProof/>
          <w:kern w:val="2"/>
          <w:sz w:val="21"/>
          <w:szCs w:val="24"/>
          <w:lang w:eastAsia="zh-CN"/>
        </w:rPr>
        <w:tab/>
      </w:r>
      <w:r w:rsidRPr="00607582">
        <w:rPr>
          <w:rFonts w:ascii="Century Schoolbook" w:hAnsi="Century Schoolbook"/>
          <w:noProof/>
        </w:rPr>
        <w:t>Send Posts</w:t>
      </w:r>
      <w:r>
        <w:rPr>
          <w:noProof/>
        </w:rPr>
        <w:tab/>
      </w:r>
      <w:r>
        <w:rPr>
          <w:noProof/>
        </w:rPr>
        <w:fldChar w:fldCharType="begin"/>
      </w:r>
      <w:r>
        <w:rPr>
          <w:noProof/>
        </w:rPr>
        <w:instrText xml:space="preserve"> PAGEREF _Toc89385448 \h </w:instrText>
      </w:r>
      <w:r>
        <w:rPr>
          <w:noProof/>
        </w:rPr>
      </w:r>
      <w:r>
        <w:rPr>
          <w:noProof/>
        </w:rPr>
        <w:fldChar w:fldCharType="separate"/>
      </w:r>
      <w:r>
        <w:rPr>
          <w:noProof/>
        </w:rPr>
        <w:t>8</w:t>
      </w:r>
      <w:r>
        <w:rPr>
          <w:noProof/>
        </w:rPr>
        <w:fldChar w:fldCharType="end"/>
      </w:r>
    </w:p>
    <w:p w14:paraId="3484EF49" w14:textId="257E9831"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3</w:t>
      </w:r>
      <w:r>
        <w:rPr>
          <w:noProof/>
          <w:kern w:val="2"/>
          <w:sz w:val="21"/>
          <w:szCs w:val="24"/>
          <w:lang w:eastAsia="zh-CN"/>
        </w:rPr>
        <w:tab/>
      </w:r>
      <w:r w:rsidRPr="00607582">
        <w:rPr>
          <w:rFonts w:ascii="Century Schoolbook" w:hAnsi="Century Schoolbook"/>
          <w:noProof/>
          <w:lang w:eastAsia="zh-CN"/>
        </w:rPr>
        <w:t>Read</w:t>
      </w:r>
      <w:r w:rsidRPr="00607582">
        <w:rPr>
          <w:rFonts w:ascii="Century Schoolbook" w:hAnsi="Century Schoolbook"/>
          <w:noProof/>
        </w:rPr>
        <w:t xml:space="preserve"> Posts</w:t>
      </w:r>
      <w:r>
        <w:rPr>
          <w:noProof/>
        </w:rPr>
        <w:tab/>
      </w:r>
      <w:r>
        <w:rPr>
          <w:noProof/>
        </w:rPr>
        <w:fldChar w:fldCharType="begin"/>
      </w:r>
      <w:r>
        <w:rPr>
          <w:noProof/>
        </w:rPr>
        <w:instrText xml:space="preserve"> PAGEREF _Toc89385449 \h </w:instrText>
      </w:r>
      <w:r>
        <w:rPr>
          <w:noProof/>
        </w:rPr>
      </w:r>
      <w:r>
        <w:rPr>
          <w:noProof/>
        </w:rPr>
        <w:fldChar w:fldCharType="separate"/>
      </w:r>
      <w:r>
        <w:rPr>
          <w:noProof/>
        </w:rPr>
        <w:t>9</w:t>
      </w:r>
      <w:r>
        <w:rPr>
          <w:noProof/>
        </w:rPr>
        <w:fldChar w:fldCharType="end"/>
      </w:r>
    </w:p>
    <w:p w14:paraId="6ADC86F4" w14:textId="0DECC26E"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4</w:t>
      </w:r>
      <w:r>
        <w:rPr>
          <w:noProof/>
          <w:kern w:val="2"/>
          <w:sz w:val="21"/>
          <w:szCs w:val="24"/>
          <w:lang w:eastAsia="zh-CN"/>
        </w:rPr>
        <w:tab/>
      </w:r>
      <w:r w:rsidRPr="00607582">
        <w:rPr>
          <w:rFonts w:ascii="Century Schoolbook" w:hAnsi="Century Schoolbook"/>
          <w:noProof/>
          <w:lang w:eastAsia="zh-CN"/>
        </w:rPr>
        <w:t>Decrypt</w:t>
      </w:r>
      <w:r w:rsidRPr="00607582">
        <w:rPr>
          <w:rFonts w:ascii="Century Schoolbook" w:hAnsi="Century Schoolbook"/>
          <w:noProof/>
        </w:rPr>
        <w:t xml:space="preserve"> Posts</w:t>
      </w:r>
      <w:r>
        <w:rPr>
          <w:noProof/>
        </w:rPr>
        <w:tab/>
      </w:r>
      <w:r>
        <w:rPr>
          <w:noProof/>
        </w:rPr>
        <w:fldChar w:fldCharType="begin"/>
      </w:r>
      <w:r>
        <w:rPr>
          <w:noProof/>
        </w:rPr>
        <w:instrText xml:space="preserve"> PAGEREF _Toc89385450 \h </w:instrText>
      </w:r>
      <w:r>
        <w:rPr>
          <w:noProof/>
        </w:rPr>
      </w:r>
      <w:r>
        <w:rPr>
          <w:noProof/>
        </w:rPr>
        <w:fldChar w:fldCharType="separate"/>
      </w:r>
      <w:r>
        <w:rPr>
          <w:noProof/>
        </w:rPr>
        <w:t>9</w:t>
      </w:r>
      <w:r>
        <w:rPr>
          <w:noProof/>
        </w:rPr>
        <w:fldChar w:fldCharType="end"/>
      </w:r>
    </w:p>
    <w:p w14:paraId="29322AC4" w14:textId="3E686FBE"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5</w:t>
      </w:r>
      <w:r>
        <w:rPr>
          <w:noProof/>
          <w:kern w:val="2"/>
          <w:sz w:val="21"/>
          <w:szCs w:val="24"/>
          <w:lang w:eastAsia="zh-CN"/>
        </w:rPr>
        <w:tab/>
      </w:r>
      <w:r w:rsidRPr="00607582">
        <w:rPr>
          <w:rFonts w:ascii="Century Schoolbook" w:hAnsi="Century Schoolbook"/>
          <w:noProof/>
          <w:lang w:eastAsia="zh-CN"/>
        </w:rPr>
        <w:t>Comment</w:t>
      </w:r>
      <w:r w:rsidRPr="00607582">
        <w:rPr>
          <w:rFonts w:ascii="Century Schoolbook" w:hAnsi="Century Schoolbook"/>
          <w:noProof/>
        </w:rPr>
        <w:t xml:space="preserve"> Posts</w:t>
      </w:r>
      <w:r>
        <w:rPr>
          <w:noProof/>
        </w:rPr>
        <w:tab/>
      </w:r>
      <w:r>
        <w:rPr>
          <w:noProof/>
        </w:rPr>
        <w:fldChar w:fldCharType="begin"/>
      </w:r>
      <w:r>
        <w:rPr>
          <w:noProof/>
        </w:rPr>
        <w:instrText xml:space="preserve"> PAGEREF _Toc89385451 \h </w:instrText>
      </w:r>
      <w:r>
        <w:rPr>
          <w:noProof/>
        </w:rPr>
      </w:r>
      <w:r>
        <w:rPr>
          <w:noProof/>
        </w:rPr>
        <w:fldChar w:fldCharType="separate"/>
      </w:r>
      <w:r>
        <w:rPr>
          <w:noProof/>
        </w:rPr>
        <w:t>9</w:t>
      </w:r>
      <w:r>
        <w:rPr>
          <w:noProof/>
        </w:rPr>
        <w:fldChar w:fldCharType="end"/>
      </w:r>
    </w:p>
    <w:p w14:paraId="049F58E1" w14:textId="36933509"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4.4.6</w:t>
      </w:r>
      <w:r>
        <w:rPr>
          <w:noProof/>
          <w:kern w:val="2"/>
          <w:sz w:val="21"/>
          <w:szCs w:val="24"/>
          <w:lang w:eastAsia="zh-CN"/>
        </w:rPr>
        <w:tab/>
      </w:r>
      <w:r w:rsidRPr="00607582">
        <w:rPr>
          <w:rFonts w:ascii="Century Schoolbook" w:hAnsi="Century Schoolbook"/>
          <w:noProof/>
          <w:lang w:eastAsia="zh-CN"/>
        </w:rPr>
        <w:t>Search</w:t>
      </w:r>
      <w:r w:rsidRPr="00607582">
        <w:rPr>
          <w:rFonts w:ascii="Century Schoolbook" w:hAnsi="Century Schoolbook"/>
          <w:noProof/>
        </w:rPr>
        <w:t xml:space="preserve"> Posts</w:t>
      </w:r>
      <w:r>
        <w:rPr>
          <w:noProof/>
        </w:rPr>
        <w:tab/>
      </w:r>
      <w:r>
        <w:rPr>
          <w:noProof/>
        </w:rPr>
        <w:fldChar w:fldCharType="begin"/>
      </w:r>
      <w:r>
        <w:rPr>
          <w:noProof/>
        </w:rPr>
        <w:instrText xml:space="preserve"> PAGEREF _Toc89385452 \h </w:instrText>
      </w:r>
      <w:r>
        <w:rPr>
          <w:noProof/>
        </w:rPr>
      </w:r>
      <w:r>
        <w:rPr>
          <w:noProof/>
        </w:rPr>
        <w:fldChar w:fldCharType="separate"/>
      </w:r>
      <w:r>
        <w:rPr>
          <w:noProof/>
        </w:rPr>
        <w:t>9</w:t>
      </w:r>
      <w:r>
        <w:rPr>
          <w:noProof/>
        </w:rPr>
        <w:fldChar w:fldCharType="end"/>
      </w:r>
    </w:p>
    <w:p w14:paraId="702161A3" w14:textId="43A39D05" w:rsidR="00E5418B" w:rsidRDefault="00E5418B">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385453 \h </w:instrText>
      </w:r>
      <w:r>
        <w:rPr>
          <w:noProof/>
        </w:rPr>
      </w:r>
      <w:r>
        <w:rPr>
          <w:noProof/>
        </w:rPr>
        <w:fldChar w:fldCharType="separate"/>
      </w:r>
      <w:r>
        <w:rPr>
          <w:noProof/>
        </w:rPr>
        <w:t>10</w:t>
      </w:r>
      <w:r>
        <w:rPr>
          <w:noProof/>
        </w:rPr>
        <w:fldChar w:fldCharType="end"/>
      </w:r>
    </w:p>
    <w:p w14:paraId="4BABA95E" w14:textId="1C758895" w:rsidR="00E5418B" w:rsidRDefault="00E5418B">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385454 \h </w:instrText>
      </w:r>
      <w:r>
        <w:fldChar w:fldCharType="separate"/>
      </w:r>
      <w:r>
        <w:t>11</w:t>
      </w:r>
      <w:r>
        <w:fldChar w:fldCharType="end"/>
      </w:r>
    </w:p>
    <w:p w14:paraId="138D5E6E" w14:textId="2C68EDEF" w:rsidR="00E5418B" w:rsidRDefault="00E5418B">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385455 \h </w:instrText>
      </w:r>
      <w:r>
        <w:rPr>
          <w:noProof/>
        </w:rPr>
      </w:r>
      <w:r>
        <w:rPr>
          <w:noProof/>
        </w:rPr>
        <w:fldChar w:fldCharType="separate"/>
      </w:r>
      <w:r>
        <w:rPr>
          <w:noProof/>
        </w:rPr>
        <w:t>11</w:t>
      </w:r>
      <w:r>
        <w:rPr>
          <w:noProof/>
        </w:rPr>
        <w:fldChar w:fldCharType="end"/>
      </w:r>
    </w:p>
    <w:p w14:paraId="316C6F4A" w14:textId="767E0902" w:rsidR="00E5418B" w:rsidRDefault="00E5418B">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385456 \h </w:instrText>
      </w:r>
      <w:r>
        <w:rPr>
          <w:noProof/>
        </w:rPr>
      </w:r>
      <w:r>
        <w:rPr>
          <w:noProof/>
        </w:rPr>
        <w:fldChar w:fldCharType="separate"/>
      </w:r>
      <w:r>
        <w:rPr>
          <w:noProof/>
        </w:rPr>
        <w:t>11</w:t>
      </w:r>
      <w:r>
        <w:rPr>
          <w:noProof/>
        </w:rPr>
        <w:fldChar w:fldCharType="end"/>
      </w:r>
    </w:p>
    <w:p w14:paraId="27F62EBE" w14:textId="1B0CB1EE"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5.2.1</w:t>
      </w:r>
      <w:r>
        <w:rPr>
          <w:noProof/>
          <w:kern w:val="2"/>
          <w:sz w:val="21"/>
          <w:szCs w:val="24"/>
          <w:lang w:eastAsia="zh-CN"/>
        </w:rPr>
        <w:tab/>
      </w:r>
      <w:r w:rsidRPr="00607582">
        <w:rPr>
          <w:rFonts w:ascii="Century Schoolbook" w:hAnsi="Century Schoolbook"/>
          <w:noProof/>
        </w:rPr>
        <w:t>Basic Functions</w:t>
      </w:r>
      <w:r>
        <w:rPr>
          <w:noProof/>
        </w:rPr>
        <w:tab/>
      </w:r>
      <w:r>
        <w:rPr>
          <w:noProof/>
        </w:rPr>
        <w:fldChar w:fldCharType="begin"/>
      </w:r>
      <w:r>
        <w:rPr>
          <w:noProof/>
        </w:rPr>
        <w:instrText xml:space="preserve"> PAGEREF _Toc89385457 \h </w:instrText>
      </w:r>
      <w:r>
        <w:rPr>
          <w:noProof/>
        </w:rPr>
      </w:r>
      <w:r>
        <w:rPr>
          <w:noProof/>
        </w:rPr>
        <w:fldChar w:fldCharType="separate"/>
      </w:r>
      <w:r>
        <w:rPr>
          <w:noProof/>
        </w:rPr>
        <w:t>11</w:t>
      </w:r>
      <w:r>
        <w:rPr>
          <w:noProof/>
        </w:rPr>
        <w:fldChar w:fldCharType="end"/>
      </w:r>
    </w:p>
    <w:p w14:paraId="2A6C0617" w14:textId="6084FEDB" w:rsidR="00E5418B" w:rsidRDefault="00E5418B">
      <w:pPr>
        <w:pStyle w:val="TOC4"/>
        <w:tabs>
          <w:tab w:val="left" w:pos="1540"/>
          <w:tab w:val="right" w:leader="dot" w:pos="8290"/>
        </w:tabs>
        <w:rPr>
          <w:noProof/>
          <w:kern w:val="2"/>
          <w:sz w:val="21"/>
          <w:szCs w:val="24"/>
          <w:lang w:eastAsia="zh-CN"/>
        </w:rPr>
      </w:pPr>
      <w:r w:rsidRPr="00607582">
        <w:rPr>
          <w:rFonts w:ascii="Century Schoolbook" w:hAnsi="Century Schoolbook"/>
          <w:noProof/>
        </w:rPr>
        <w:t>5.2.1.1</w:t>
      </w:r>
      <w:r>
        <w:rPr>
          <w:noProof/>
          <w:kern w:val="2"/>
          <w:sz w:val="21"/>
          <w:szCs w:val="24"/>
          <w:lang w:eastAsia="zh-CN"/>
        </w:rPr>
        <w:tab/>
      </w:r>
      <w:r w:rsidRPr="00607582">
        <w:rPr>
          <w:rFonts w:ascii="Century Schoolbook" w:hAnsi="Century Schoolbook"/>
          <w:noProof/>
        </w:rPr>
        <w:t>Encryption Password</w:t>
      </w:r>
      <w:r>
        <w:rPr>
          <w:noProof/>
        </w:rPr>
        <w:tab/>
      </w:r>
      <w:r>
        <w:rPr>
          <w:noProof/>
        </w:rPr>
        <w:fldChar w:fldCharType="begin"/>
      </w:r>
      <w:r>
        <w:rPr>
          <w:noProof/>
        </w:rPr>
        <w:instrText xml:space="preserve"> PAGEREF _Toc89385458 \h </w:instrText>
      </w:r>
      <w:r>
        <w:rPr>
          <w:noProof/>
        </w:rPr>
      </w:r>
      <w:r>
        <w:rPr>
          <w:noProof/>
        </w:rPr>
        <w:fldChar w:fldCharType="separate"/>
      </w:r>
      <w:r>
        <w:rPr>
          <w:noProof/>
        </w:rPr>
        <w:t>11</w:t>
      </w:r>
      <w:r>
        <w:rPr>
          <w:noProof/>
        </w:rPr>
        <w:fldChar w:fldCharType="end"/>
      </w:r>
    </w:p>
    <w:p w14:paraId="0D327CBF" w14:textId="64192893" w:rsidR="00E5418B" w:rsidRDefault="00E5418B">
      <w:pPr>
        <w:pStyle w:val="TOC4"/>
        <w:tabs>
          <w:tab w:val="left" w:pos="1540"/>
          <w:tab w:val="right" w:leader="dot" w:pos="8290"/>
        </w:tabs>
        <w:rPr>
          <w:noProof/>
          <w:kern w:val="2"/>
          <w:sz w:val="21"/>
          <w:szCs w:val="24"/>
          <w:lang w:eastAsia="zh-CN"/>
        </w:rPr>
      </w:pPr>
      <w:r w:rsidRPr="00607582">
        <w:rPr>
          <w:rFonts w:ascii="Century Schoolbook" w:hAnsi="Century Schoolbook"/>
          <w:noProof/>
        </w:rPr>
        <w:t>5.2.1.2</w:t>
      </w:r>
      <w:r>
        <w:rPr>
          <w:noProof/>
          <w:kern w:val="2"/>
          <w:sz w:val="21"/>
          <w:szCs w:val="24"/>
          <w:lang w:eastAsia="zh-CN"/>
        </w:rPr>
        <w:tab/>
      </w:r>
      <w:r w:rsidRPr="00607582">
        <w:rPr>
          <w:rFonts w:ascii="Century Schoolbook" w:hAnsi="Century Schoolbook"/>
          <w:noProof/>
        </w:rPr>
        <w:t>Cross-domain Authentication Scheme</w:t>
      </w:r>
      <w:r>
        <w:rPr>
          <w:noProof/>
        </w:rPr>
        <w:tab/>
      </w:r>
      <w:r>
        <w:rPr>
          <w:noProof/>
        </w:rPr>
        <w:fldChar w:fldCharType="begin"/>
      </w:r>
      <w:r>
        <w:rPr>
          <w:noProof/>
        </w:rPr>
        <w:instrText xml:space="preserve"> PAGEREF _Toc89385459 \h </w:instrText>
      </w:r>
      <w:r>
        <w:rPr>
          <w:noProof/>
        </w:rPr>
      </w:r>
      <w:r>
        <w:rPr>
          <w:noProof/>
        </w:rPr>
        <w:fldChar w:fldCharType="separate"/>
      </w:r>
      <w:r>
        <w:rPr>
          <w:noProof/>
        </w:rPr>
        <w:t>12</w:t>
      </w:r>
      <w:r>
        <w:rPr>
          <w:noProof/>
        </w:rPr>
        <w:fldChar w:fldCharType="end"/>
      </w:r>
    </w:p>
    <w:p w14:paraId="64E85D70" w14:textId="5EB6E68F"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5.2.2</w:t>
      </w:r>
      <w:r>
        <w:rPr>
          <w:noProof/>
          <w:kern w:val="2"/>
          <w:sz w:val="21"/>
          <w:szCs w:val="24"/>
          <w:lang w:eastAsia="zh-CN"/>
        </w:rPr>
        <w:tab/>
      </w:r>
      <w:r w:rsidRPr="00607582">
        <w:rPr>
          <w:rFonts w:ascii="Century Schoolbook" w:hAnsi="Century Schoolbook"/>
          <w:noProof/>
        </w:rPr>
        <w:t>Send Posts</w:t>
      </w:r>
      <w:r>
        <w:rPr>
          <w:noProof/>
        </w:rPr>
        <w:tab/>
      </w:r>
      <w:r>
        <w:rPr>
          <w:noProof/>
        </w:rPr>
        <w:fldChar w:fldCharType="begin"/>
      </w:r>
      <w:r>
        <w:rPr>
          <w:noProof/>
        </w:rPr>
        <w:instrText xml:space="preserve"> PAGEREF _Toc89385460 \h </w:instrText>
      </w:r>
      <w:r>
        <w:rPr>
          <w:noProof/>
        </w:rPr>
      </w:r>
      <w:r>
        <w:rPr>
          <w:noProof/>
        </w:rPr>
        <w:fldChar w:fldCharType="separate"/>
      </w:r>
      <w:r>
        <w:rPr>
          <w:noProof/>
        </w:rPr>
        <w:t>12</w:t>
      </w:r>
      <w:r>
        <w:rPr>
          <w:noProof/>
        </w:rPr>
        <w:fldChar w:fldCharType="end"/>
      </w:r>
    </w:p>
    <w:p w14:paraId="4155786A" w14:textId="224A5F6E" w:rsidR="00E5418B" w:rsidRDefault="00E5418B">
      <w:pPr>
        <w:pStyle w:val="TOC4"/>
        <w:tabs>
          <w:tab w:val="left" w:pos="1540"/>
          <w:tab w:val="right" w:leader="dot" w:pos="8290"/>
        </w:tabs>
        <w:rPr>
          <w:noProof/>
          <w:kern w:val="2"/>
          <w:sz w:val="21"/>
          <w:szCs w:val="24"/>
          <w:lang w:eastAsia="zh-CN"/>
        </w:rPr>
      </w:pPr>
      <w:r w:rsidRPr="00607582">
        <w:rPr>
          <w:rFonts w:ascii="Century Schoolbook" w:hAnsi="Century Schoolbook"/>
          <w:noProof/>
          <w:color w:val="000000" w:themeColor="text1"/>
        </w:rPr>
        <w:t>5.2.2.1</w:t>
      </w:r>
      <w:r>
        <w:rPr>
          <w:noProof/>
          <w:kern w:val="2"/>
          <w:sz w:val="21"/>
          <w:szCs w:val="24"/>
          <w:lang w:eastAsia="zh-CN"/>
        </w:rPr>
        <w:tab/>
      </w:r>
      <w:r w:rsidRPr="00607582">
        <w:rPr>
          <w:rFonts w:ascii="Century Schoolbook" w:hAnsi="Century Schoolbook"/>
          <w:noProof/>
          <w:color w:val="000000" w:themeColor="text1"/>
          <w:lang w:eastAsia="zh-CN"/>
        </w:rPr>
        <w:t>The sensitive information detection mechanism</w:t>
      </w:r>
      <w:r>
        <w:rPr>
          <w:noProof/>
        </w:rPr>
        <w:tab/>
      </w:r>
      <w:r>
        <w:rPr>
          <w:noProof/>
        </w:rPr>
        <w:fldChar w:fldCharType="begin"/>
      </w:r>
      <w:r>
        <w:rPr>
          <w:noProof/>
        </w:rPr>
        <w:instrText xml:space="preserve"> PAGEREF _Toc89385461 \h </w:instrText>
      </w:r>
      <w:r>
        <w:rPr>
          <w:noProof/>
        </w:rPr>
      </w:r>
      <w:r>
        <w:rPr>
          <w:noProof/>
        </w:rPr>
        <w:fldChar w:fldCharType="separate"/>
      </w:r>
      <w:r>
        <w:rPr>
          <w:noProof/>
        </w:rPr>
        <w:t>13</w:t>
      </w:r>
      <w:r>
        <w:rPr>
          <w:noProof/>
        </w:rPr>
        <w:fldChar w:fldCharType="end"/>
      </w:r>
    </w:p>
    <w:p w14:paraId="06F95579" w14:textId="74102A89"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5.2.3</w:t>
      </w:r>
      <w:r>
        <w:rPr>
          <w:noProof/>
          <w:kern w:val="2"/>
          <w:sz w:val="21"/>
          <w:szCs w:val="24"/>
          <w:lang w:eastAsia="zh-CN"/>
        </w:rPr>
        <w:tab/>
      </w:r>
      <w:r w:rsidRPr="00607582">
        <w:rPr>
          <w:rFonts w:ascii="Century Schoolbook" w:hAnsi="Century Schoolbook"/>
          <w:noProof/>
          <w:lang w:eastAsia="zh-CN"/>
        </w:rPr>
        <w:t xml:space="preserve">Read </w:t>
      </w:r>
      <w:r w:rsidRPr="00607582">
        <w:rPr>
          <w:rFonts w:ascii="Century Schoolbook" w:hAnsi="Century Schoolbook"/>
          <w:noProof/>
        </w:rPr>
        <w:t>Posts</w:t>
      </w:r>
      <w:r>
        <w:rPr>
          <w:noProof/>
        </w:rPr>
        <w:tab/>
      </w:r>
      <w:r>
        <w:rPr>
          <w:noProof/>
        </w:rPr>
        <w:fldChar w:fldCharType="begin"/>
      </w:r>
      <w:r>
        <w:rPr>
          <w:noProof/>
        </w:rPr>
        <w:instrText xml:space="preserve"> PAGEREF _Toc89385462 \h </w:instrText>
      </w:r>
      <w:r>
        <w:rPr>
          <w:noProof/>
        </w:rPr>
      </w:r>
      <w:r>
        <w:rPr>
          <w:noProof/>
        </w:rPr>
        <w:fldChar w:fldCharType="separate"/>
      </w:r>
      <w:r>
        <w:rPr>
          <w:noProof/>
        </w:rPr>
        <w:t>16</w:t>
      </w:r>
      <w:r>
        <w:rPr>
          <w:noProof/>
        </w:rPr>
        <w:fldChar w:fldCharType="end"/>
      </w:r>
    </w:p>
    <w:p w14:paraId="2650CA11" w14:textId="01EDC418" w:rsidR="00E5418B" w:rsidRDefault="00E5418B">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385463 \h </w:instrText>
      </w:r>
      <w:r>
        <w:fldChar w:fldCharType="separate"/>
      </w:r>
      <w:r>
        <w:t>17</w:t>
      </w:r>
      <w:r>
        <w:fldChar w:fldCharType="end"/>
      </w:r>
    </w:p>
    <w:p w14:paraId="0464B01E" w14:textId="7F26F8A1" w:rsidR="00E5418B" w:rsidRDefault="00E5418B">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385464 \h </w:instrText>
      </w:r>
      <w:r>
        <w:rPr>
          <w:noProof/>
        </w:rPr>
      </w:r>
      <w:r>
        <w:rPr>
          <w:noProof/>
        </w:rPr>
        <w:fldChar w:fldCharType="separate"/>
      </w:r>
      <w:r>
        <w:rPr>
          <w:noProof/>
        </w:rPr>
        <w:t>17</w:t>
      </w:r>
      <w:r>
        <w:rPr>
          <w:noProof/>
        </w:rPr>
        <w:fldChar w:fldCharType="end"/>
      </w:r>
    </w:p>
    <w:p w14:paraId="25C51C62" w14:textId="7A9A0C68" w:rsidR="00E5418B" w:rsidRDefault="00E5418B">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385465 \h </w:instrText>
      </w:r>
      <w:r>
        <w:rPr>
          <w:noProof/>
        </w:rPr>
      </w:r>
      <w:r>
        <w:rPr>
          <w:noProof/>
        </w:rPr>
        <w:fldChar w:fldCharType="separate"/>
      </w:r>
      <w:r>
        <w:rPr>
          <w:noProof/>
        </w:rPr>
        <w:t>18</w:t>
      </w:r>
      <w:r>
        <w:rPr>
          <w:noProof/>
        </w:rPr>
        <w:fldChar w:fldCharType="end"/>
      </w:r>
    </w:p>
    <w:p w14:paraId="15DE98E5" w14:textId="5D5900FF"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t>6.2.1</w:t>
      </w:r>
      <w:r>
        <w:rPr>
          <w:noProof/>
          <w:kern w:val="2"/>
          <w:sz w:val="21"/>
          <w:szCs w:val="24"/>
          <w:lang w:eastAsia="zh-CN"/>
        </w:rPr>
        <w:tab/>
      </w:r>
      <w:r w:rsidRPr="00607582">
        <w:rPr>
          <w:rFonts w:ascii="Century Schoolbook" w:hAnsi="Century Schoolbook"/>
          <w:noProof/>
          <w:lang w:eastAsia="zh-CN"/>
        </w:rPr>
        <w:t>Evaluator</w:t>
      </w:r>
      <w:r>
        <w:rPr>
          <w:noProof/>
        </w:rPr>
        <w:tab/>
      </w:r>
      <w:r>
        <w:rPr>
          <w:noProof/>
        </w:rPr>
        <w:fldChar w:fldCharType="begin"/>
      </w:r>
      <w:r>
        <w:rPr>
          <w:noProof/>
        </w:rPr>
        <w:instrText xml:space="preserve"> PAGEREF _Toc89385466 \h </w:instrText>
      </w:r>
      <w:r>
        <w:rPr>
          <w:noProof/>
        </w:rPr>
      </w:r>
      <w:r>
        <w:rPr>
          <w:noProof/>
        </w:rPr>
        <w:fldChar w:fldCharType="separate"/>
      </w:r>
      <w:r>
        <w:rPr>
          <w:noProof/>
        </w:rPr>
        <w:t>18</w:t>
      </w:r>
      <w:r>
        <w:rPr>
          <w:noProof/>
        </w:rPr>
        <w:fldChar w:fldCharType="end"/>
      </w:r>
    </w:p>
    <w:p w14:paraId="179C5300" w14:textId="4D7F7D1A"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rPr>
        <w:lastRenderedPageBreak/>
        <w:t>6.2.2</w:t>
      </w:r>
      <w:r>
        <w:rPr>
          <w:noProof/>
          <w:kern w:val="2"/>
          <w:sz w:val="21"/>
          <w:szCs w:val="24"/>
          <w:lang w:eastAsia="zh-CN"/>
        </w:rPr>
        <w:tab/>
      </w:r>
      <w:r w:rsidRPr="00607582">
        <w:rPr>
          <w:rFonts w:ascii="Century Schoolbook" w:hAnsi="Century Schoolbook"/>
          <w:noProof/>
          <w:lang w:eastAsia="zh-CN"/>
        </w:rPr>
        <w:t>Evaluation Processes</w:t>
      </w:r>
      <w:r>
        <w:rPr>
          <w:noProof/>
        </w:rPr>
        <w:tab/>
      </w:r>
      <w:r>
        <w:rPr>
          <w:noProof/>
        </w:rPr>
        <w:fldChar w:fldCharType="begin"/>
      </w:r>
      <w:r>
        <w:rPr>
          <w:noProof/>
        </w:rPr>
        <w:instrText xml:space="preserve"> PAGEREF _Toc89385467 \h </w:instrText>
      </w:r>
      <w:r>
        <w:rPr>
          <w:noProof/>
        </w:rPr>
      </w:r>
      <w:r>
        <w:rPr>
          <w:noProof/>
        </w:rPr>
        <w:fldChar w:fldCharType="separate"/>
      </w:r>
      <w:r>
        <w:rPr>
          <w:noProof/>
        </w:rPr>
        <w:t>18</w:t>
      </w:r>
      <w:r>
        <w:rPr>
          <w:noProof/>
        </w:rPr>
        <w:fldChar w:fldCharType="end"/>
      </w:r>
    </w:p>
    <w:p w14:paraId="6328D741" w14:textId="2C1C7E41" w:rsidR="00E5418B" w:rsidRDefault="00E5418B">
      <w:pPr>
        <w:pStyle w:val="TOC4"/>
        <w:tabs>
          <w:tab w:val="left" w:pos="1540"/>
          <w:tab w:val="right" w:leader="dot" w:pos="8290"/>
        </w:tabs>
        <w:rPr>
          <w:noProof/>
          <w:kern w:val="2"/>
          <w:sz w:val="21"/>
          <w:szCs w:val="24"/>
          <w:lang w:eastAsia="zh-CN"/>
        </w:rPr>
      </w:pPr>
      <w:r w:rsidRPr="00607582">
        <w:rPr>
          <w:rFonts w:ascii="Century Schoolbook" w:hAnsi="Century Schoolbook"/>
          <w:noProof/>
          <w:color w:val="000000" w:themeColor="text1"/>
        </w:rPr>
        <w:t>6.2.2.1</w:t>
      </w:r>
      <w:r>
        <w:rPr>
          <w:noProof/>
          <w:kern w:val="2"/>
          <w:sz w:val="21"/>
          <w:szCs w:val="24"/>
          <w:lang w:eastAsia="zh-CN"/>
        </w:rPr>
        <w:tab/>
      </w:r>
      <w:r w:rsidRPr="00607582">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385468 \h </w:instrText>
      </w:r>
      <w:r>
        <w:rPr>
          <w:noProof/>
        </w:rPr>
      </w:r>
      <w:r>
        <w:rPr>
          <w:noProof/>
        </w:rPr>
        <w:fldChar w:fldCharType="separate"/>
      </w:r>
      <w:r>
        <w:rPr>
          <w:noProof/>
        </w:rPr>
        <w:t>18</w:t>
      </w:r>
      <w:r>
        <w:rPr>
          <w:noProof/>
        </w:rPr>
        <w:fldChar w:fldCharType="end"/>
      </w:r>
    </w:p>
    <w:p w14:paraId="30D6B18E" w14:textId="71C88B34" w:rsidR="00E5418B" w:rsidRDefault="00E5418B">
      <w:pPr>
        <w:pStyle w:val="TOC3"/>
        <w:tabs>
          <w:tab w:val="left" w:pos="1320"/>
          <w:tab w:val="right" w:leader="dot" w:pos="8290"/>
        </w:tabs>
        <w:rPr>
          <w:noProof/>
          <w:kern w:val="2"/>
          <w:sz w:val="21"/>
          <w:szCs w:val="24"/>
          <w:lang w:eastAsia="zh-CN"/>
        </w:rPr>
      </w:pPr>
      <w:r w:rsidRPr="00607582">
        <w:rPr>
          <w:rFonts w:ascii="Century Schoolbook" w:hAnsi="Century Schoolbook"/>
          <w:noProof/>
          <w:lang w:eastAsia="zh-CN"/>
        </w:rPr>
        <w:t>6.2.3</w:t>
      </w:r>
      <w:r>
        <w:rPr>
          <w:noProof/>
          <w:kern w:val="2"/>
          <w:sz w:val="21"/>
          <w:szCs w:val="24"/>
          <w:lang w:eastAsia="zh-CN"/>
        </w:rPr>
        <w:tab/>
      </w:r>
      <w:r w:rsidRPr="00607582">
        <w:rPr>
          <w:rFonts w:ascii="Century Schoolbook" w:hAnsi="Century Schoolbook"/>
          <w:noProof/>
          <w:lang w:eastAsia="zh-CN"/>
        </w:rPr>
        <w:t>Result Summary</w:t>
      </w:r>
      <w:r>
        <w:rPr>
          <w:noProof/>
        </w:rPr>
        <w:tab/>
      </w:r>
      <w:r>
        <w:rPr>
          <w:noProof/>
        </w:rPr>
        <w:fldChar w:fldCharType="begin"/>
      </w:r>
      <w:r>
        <w:rPr>
          <w:noProof/>
        </w:rPr>
        <w:instrText xml:space="preserve"> PAGEREF _Toc89385469 \h </w:instrText>
      </w:r>
      <w:r>
        <w:rPr>
          <w:noProof/>
        </w:rPr>
      </w:r>
      <w:r>
        <w:rPr>
          <w:noProof/>
        </w:rPr>
        <w:fldChar w:fldCharType="separate"/>
      </w:r>
      <w:r>
        <w:rPr>
          <w:noProof/>
        </w:rPr>
        <w:t>18</w:t>
      </w:r>
      <w:r>
        <w:rPr>
          <w:noProof/>
        </w:rPr>
        <w:fldChar w:fldCharType="end"/>
      </w:r>
    </w:p>
    <w:p w14:paraId="37665F5D" w14:textId="473843A6" w:rsidR="00E5418B" w:rsidRDefault="00E5418B">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385470 \h </w:instrText>
      </w:r>
      <w:r>
        <w:fldChar w:fldCharType="separate"/>
      </w:r>
      <w:r>
        <w:t>21</w:t>
      </w:r>
      <w:r>
        <w:fldChar w:fldCharType="end"/>
      </w:r>
    </w:p>
    <w:p w14:paraId="6D655743" w14:textId="1D77F934" w:rsidR="00E5418B" w:rsidRDefault="00E5418B">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385471 \h </w:instrText>
      </w:r>
      <w:r>
        <w:fldChar w:fldCharType="separate"/>
      </w:r>
      <w:r>
        <w:t>1</w:t>
      </w:r>
      <w:r>
        <w:fldChar w:fldCharType="end"/>
      </w:r>
    </w:p>
    <w:p w14:paraId="63D1956E" w14:textId="6AACF130" w:rsidR="00E5418B" w:rsidRDefault="00E5418B">
      <w:pPr>
        <w:pStyle w:val="TOC6"/>
        <w:rPr>
          <w:rFonts w:asciiTheme="minorHAnsi" w:hAnsiTheme="minorHAnsi"/>
          <w:b w:val="0"/>
          <w:kern w:val="2"/>
          <w:sz w:val="21"/>
          <w:szCs w:val="24"/>
          <w:lang w:eastAsia="zh-CN"/>
        </w:rPr>
      </w:pPr>
      <w: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385472 \h </w:instrText>
      </w:r>
      <w:r>
        <w:fldChar w:fldCharType="separate"/>
      </w:r>
      <w:r>
        <w:t>2</w:t>
      </w:r>
      <w:r>
        <w:fldChar w:fldCharType="end"/>
      </w:r>
    </w:p>
    <w:p w14:paraId="7A5E92F8" w14:textId="7E3048B8" w:rsidR="00E5418B" w:rsidRDefault="00E5418B">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385473 \h </w:instrText>
      </w:r>
      <w:r>
        <w:fldChar w:fldCharType="separate"/>
      </w:r>
      <w:r>
        <w:t>3</w:t>
      </w:r>
      <w:r>
        <w:fldChar w:fldCharType="end"/>
      </w:r>
    </w:p>
    <w:p w14:paraId="19393785" w14:textId="0E721D77" w:rsidR="00E5418B" w:rsidRDefault="00E5418B">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385474 \h </w:instrText>
      </w:r>
      <w:r>
        <w:fldChar w:fldCharType="separate"/>
      </w:r>
      <w:r>
        <w:t>4</w:t>
      </w:r>
      <w:r>
        <w:fldChar w:fldCharType="end"/>
      </w:r>
    </w:p>
    <w:p w14:paraId="4313B3DF" w14:textId="1775C5DD" w:rsidR="00E5418B" w:rsidRDefault="00E5418B">
      <w:pPr>
        <w:pStyle w:val="TOC1"/>
        <w:rPr>
          <w:rFonts w:asciiTheme="minorHAnsi" w:hAnsiTheme="minorHAnsi"/>
          <w:b w:val="0"/>
          <w:kern w:val="2"/>
          <w:sz w:val="21"/>
          <w:lang w:eastAsia="zh-CN"/>
        </w:rPr>
      </w:pPr>
      <w:r>
        <w:t>Bibliography</w:t>
      </w:r>
      <w:r>
        <w:tab/>
      </w:r>
      <w:r>
        <w:fldChar w:fldCharType="begin"/>
      </w:r>
      <w:r>
        <w:instrText xml:space="preserve"> PAGEREF _Toc89385475 \h </w:instrText>
      </w:r>
      <w:r>
        <w:fldChar w:fldCharType="separate"/>
      </w:r>
      <w:r>
        <w:t>5</w:t>
      </w:r>
      <w:r>
        <w:fldChar w:fldCharType="end"/>
      </w:r>
    </w:p>
    <w:p w14:paraId="2966930C" w14:textId="65E84195"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E416490" w:rsidR="0049147A" w:rsidRPr="00973815" w:rsidRDefault="0049147A" w:rsidP="00F72F7C">
      <w:pPr>
        <w:pStyle w:val="1"/>
      </w:pPr>
      <w:bookmarkStart w:id="0" w:name="_Toc89385434"/>
      <w:r w:rsidRPr="00F72F7C">
        <w:lastRenderedPageBreak/>
        <w:t>Introduction</w:t>
      </w:r>
      <w:bookmarkEnd w:id="0"/>
    </w:p>
    <w:p w14:paraId="5A2F0F9B" w14:textId="33280BBD" w:rsidR="0049147A" w:rsidRDefault="001B5F4E" w:rsidP="00D01157">
      <w:pPr>
        <w:pStyle w:val="2"/>
      </w:pPr>
      <w:bookmarkStart w:id="1" w:name="_Toc89385435"/>
      <w:r>
        <w:rPr>
          <w:rFonts w:hint="eastAsia"/>
        </w:rPr>
        <w:t>B</w:t>
      </w:r>
      <w:r>
        <w:t>ackground and Challenge</w:t>
      </w:r>
      <w:bookmarkEnd w:id="1"/>
    </w:p>
    <w:p w14:paraId="03160485" w14:textId="114C74F3" w:rsidR="001B5F4E" w:rsidRPr="001B5F4E" w:rsidRDefault="001B5F4E" w:rsidP="001B5F4E">
      <w:r w:rsidRPr="001B5F4E">
        <w:t xml:space="preserve">Social networks are an integral part of life for most people. People make friends on Facebook and Twitter, find jobs on LinkedIn. Concerning Twitter, it is the 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D44391" w:rsidRPr="001B5F4E">
          <w:t>1</w:t>
        </w:r>
      </w:hyperlink>
      <w:r w:rsidRPr="001B5F4E">
        <w:t>]</w:t>
      </w:r>
      <w:r w:rsidRPr="001B5F4E">
        <w:fldChar w:fldCharType="end"/>
      </w:r>
      <w:r w:rsidRPr="001B5F4E">
        <w:t xml:space="preserve">. It proves that people rely heavily on social networks. They are very willing to share their daily life on those platforms. However, the existence of social networks inevitably forces people to face privacy issues </w:t>
      </w:r>
      <w:r w:rsidRPr="001B5F4E">
        <w:fldChar w:fldCharType="begin"/>
      </w:r>
      <w:r w:rsidRPr="001B5F4E">
        <w:instrText xml:space="preserve"> ADDIN EN.CITE &lt;EndNote&gt;&lt;Cite&gt;&lt;Author&gt;Faisal&lt;/Author&gt;&lt;Year&gt;2011&lt;/Year&gt;&lt;RecNum&gt;2364&lt;/RecNum&gt;&lt;DisplayText&gt;[2]&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EndNote&gt;</w:instrText>
      </w:r>
      <w:r w:rsidRPr="001B5F4E">
        <w:fldChar w:fldCharType="separate"/>
      </w:r>
      <w:r w:rsidRPr="001B5F4E">
        <w:t>[</w:t>
      </w:r>
      <w:hyperlink w:anchor="_ENREF_2" w:tooltip="Faisal, 2011 #2364" w:history="1">
        <w:r w:rsidR="00D44391" w:rsidRPr="001B5F4E">
          <w:t>2</w:t>
        </w:r>
      </w:hyperlink>
      <w:r w:rsidRPr="001B5F4E">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Pr="001B5F4E">
        <w:instrText xml:space="preserve"> ADDIN EN.CITE &lt;EndNote&gt;&lt;Cite&gt;&lt;Author&gt;Zheng&lt;/Author&gt;&lt;Year&gt;2021&lt;/Year&gt;&lt;RecNum&gt;2408&lt;/RecNum&gt;&lt;DisplayText&gt;[3]&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Pr="001B5F4E">
        <w:t>[</w:t>
      </w:r>
      <w:hyperlink w:anchor="_ENREF_3" w:tooltip="Zheng, 2021 #2408" w:history="1">
        <w:r w:rsidR="00D44391" w:rsidRPr="001B5F4E">
          <w:t>3</w:t>
        </w:r>
      </w:hyperlink>
      <w:r w:rsidRPr="001B5F4E">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6897BCF3"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Pr="001B5F4E">
        <w:instrText xml:space="preserve"> ADDIN EN.CITE &lt;EndNote&gt;&lt;Cite&gt;&lt;Author&gt;Gezici&lt;/Author&gt;&lt;Year&gt;2020&lt;/Year&gt;&lt;RecNum&gt;2409&lt;/RecNum&gt;&lt;DisplayText&gt;[4]&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Pr="001B5F4E">
        <w:t>[</w:t>
      </w:r>
      <w:hyperlink w:anchor="_ENREF_4" w:tooltip="Gezici, 2020 #2409" w:history="1">
        <w:r w:rsidR="00D44391" w:rsidRPr="001B5F4E">
          <w:t>4</w:t>
        </w:r>
      </w:hyperlink>
      <w:r w:rsidRPr="001B5F4E">
        <w:t>]</w:t>
      </w:r>
      <w:r w:rsidRPr="001B5F4E">
        <w:fldChar w:fldCharType="end"/>
      </w:r>
      <w:r w:rsidRPr="001B5F4E">
        <w:t xml:space="preserve">. Not only because of the depressed market, information inequality between job seekers and companies is also a crucial reason. Companies always want to select fewer demanding employees, such as accepting lower pay or working overtime without complaint. Corporations can sift through resumes, compare candidates and choose the best value for money. And j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Pr="001B5F4E">
        <w:instrText xml:space="preserve"> ADDIN EN.CITE &lt;EndNote&gt;&lt;Cite&gt;&lt;Author&gt;Chen&lt;/Author&gt;&lt;Year&gt;2018&lt;/Year&gt;&lt;RecNum&gt;2355&lt;/RecNum&gt;&lt;DisplayText&gt;[5]&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Pr="001B5F4E">
        <w:t>[</w:t>
      </w:r>
      <w:hyperlink w:anchor="_ENREF_5" w:tooltip="Chen, 2018 #2355" w:history="1">
        <w:r w:rsidR="00D44391" w:rsidRPr="001B5F4E">
          <w:t>5</w:t>
        </w:r>
      </w:hyperlink>
      <w:r w:rsidRPr="001B5F4E">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Pr="001B5F4E">
        <w:instrText xml:space="preserve"> ADDIN EN.CITE &lt;EndNote&gt;&lt;Cite&gt;&lt;Author&gt;Kenthapadi&lt;/Author&gt;&lt;Year&gt;2017&lt;/Year&gt;&lt;RecNum&gt;2354&lt;/RecNum&gt;&lt;DisplayText&gt;[6]&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Pr="001B5F4E">
        <w:t>[</w:t>
      </w:r>
      <w:hyperlink w:anchor="_ENREF_6" w:tooltip="Kenthapadi, 2017 #2354" w:history="1">
        <w:r w:rsidR="00D44391" w:rsidRPr="001B5F4E">
          <w:t>6</w:t>
        </w:r>
      </w:hyperlink>
      <w:r w:rsidRPr="001B5F4E">
        <w:t>]</w:t>
      </w:r>
      <w:r w:rsidRPr="001B5F4E">
        <w:fldChar w:fldCharType="end"/>
      </w:r>
      <w:r w:rsidRPr="001B5F4E">
        <w:t>. These are rewarding and innovative products. But at present, the coverage of these products is low and is not suitable for many regions and positions. Also, many job seekers are looking for 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385436"/>
      <w:r>
        <w:lastRenderedPageBreak/>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385437"/>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385438"/>
      <w:r>
        <w:lastRenderedPageBreak/>
        <w:t>Related Work and Tools</w:t>
      </w:r>
      <w:bookmarkEnd w:id="4"/>
    </w:p>
    <w:p w14:paraId="4EF2C5D9" w14:textId="36323BF6" w:rsidR="00BE2333" w:rsidRPr="00BE2333" w:rsidRDefault="00BE2333" w:rsidP="00BE2333">
      <w:r w:rsidRPr="001B5F4E">
        <w:t>This section mainly describes the work related to sensitive information detection</w:t>
      </w:r>
      <w:r>
        <w:t xml:space="preserve"> in 2.1 and the tools used in SafeTweet in 2.2.</w:t>
      </w:r>
    </w:p>
    <w:p w14:paraId="3A005690" w14:textId="250FC06C" w:rsidR="001B5F4E" w:rsidRDefault="001B5F4E" w:rsidP="001B5F4E">
      <w:pPr>
        <w:pStyle w:val="2"/>
      </w:pPr>
      <w:bookmarkStart w:id="5" w:name="_Toc89385439"/>
      <w:r>
        <w:t>Related Work</w:t>
      </w:r>
      <w:bookmarkEnd w:id="5"/>
    </w:p>
    <w:p w14:paraId="1D66F83B" w14:textId="324C9D4A" w:rsidR="001B5F4E" w:rsidRPr="001B5F4E" w:rsidRDefault="001B5F4E" w:rsidP="001B5F4E">
      <w:r w:rsidRPr="001B5F4E">
        <w:t xml:space="preserve">In 2011, Mao proposed three tweets that could leak privacy and are worthy of attention </w:t>
      </w:r>
      <w:r w:rsidRPr="001B5F4E">
        <w:fldChar w:fldCharType="begin"/>
      </w:r>
      <w:r w:rsidRPr="001B5F4E">
        <w:instrText xml:space="preserve"> ADDIN EN.CITE &lt;EndNote&gt;&lt;Cite&gt;&lt;Author&gt;Mao&lt;/Author&gt;&lt;Year&gt;2011&lt;/Year&gt;&lt;RecNum&gt;2362&lt;/RecNum&gt;&lt;DisplayText&gt;[7]&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Pr="001B5F4E">
        <w:t>[</w:t>
      </w:r>
      <w:hyperlink w:anchor="_ENREF_7" w:tooltip="Mao, 2011 #2362" w:history="1">
        <w:r w:rsidR="00D44391" w:rsidRPr="001B5F4E">
          <w:t>7</w:t>
        </w:r>
      </w:hyperlink>
      <w:r w:rsidRPr="001B5F4E">
        <w:t>]</w:t>
      </w:r>
      <w:r w:rsidRPr="001B5F4E">
        <w:fldChar w:fldCharType="end"/>
      </w:r>
      <w:r w:rsidRPr="001B5F4E">
        <w:t xml:space="preserve">. Vacation tweets, drunk tweets and illness tweets. He used naive Bayes and the SVM classifier to classify sensitive information. The experiments indicate that the naive Bayes performed better than SVM. The accuracy of holiday tweets is 76% in naive Bayes. But the range of sensitive information involved is relatively small in this study, with only three aspects. In 2014, Islam divided tweets into 200 topics </w:t>
      </w:r>
      <w:r w:rsidRPr="001B5F4E">
        <w:fldChar w:fldCharType="begin"/>
      </w:r>
      <w:r w:rsidRPr="001B5F4E">
        <w:instrText xml:space="preserve"> ADDIN EN.CITE &lt;EndNote&gt;&lt;Cite&gt;&lt;Author&gt;Islam&lt;/Author&gt;&lt;Year&gt;2014&lt;/Year&gt;&lt;RecNum&gt;2350&lt;/RecNum&gt;&lt;DisplayText&gt;[8]&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Pr="001B5F4E">
        <w:t>[</w:t>
      </w:r>
      <w:hyperlink w:anchor="_ENREF_8" w:tooltip="Islam, 2014 #2350" w:history="1">
        <w:r w:rsidR="00D44391" w:rsidRPr="001B5F4E">
          <w:t>8</w:t>
        </w:r>
      </w:hyperlink>
      <w:r w:rsidRPr="001B5F4E">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nai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Pr="001B5F4E">
        <w:instrText xml:space="preserve"> ADDIN EN.CITE &lt;EndNote&gt;&lt;Cite&gt;&lt;Author&gt;Cappellari&lt;/Author&gt;&lt;Year&gt;2017&lt;/Year&gt;&lt;RecNum&gt;2351&lt;/RecNum&gt;&lt;DisplayText&gt;[9]&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Pr="001B5F4E">
        <w:t>[</w:t>
      </w:r>
      <w:hyperlink w:anchor="_ENREF_9" w:tooltip="Cappellari, 2017 #2351" w:history="1">
        <w:r w:rsidR="00D44391" w:rsidRPr="001B5F4E">
          <w:t>9</w:t>
        </w:r>
      </w:hyperlink>
      <w:r w:rsidRPr="001B5F4E">
        <w:t>]</w:t>
      </w:r>
      <w:r w:rsidRPr="001B5F4E">
        <w:fldChar w:fldCharType="end"/>
      </w:r>
      <w:r w:rsidRPr="001B5F4E">
        <w:t xml:space="preserve">. He used five algorisms, including nearest </w:t>
      </w:r>
      <w:proofErr w:type="spellStart"/>
      <w:r w:rsidRPr="001B5F4E">
        <w:t>neighbour</w:t>
      </w:r>
      <w:proofErr w:type="spellEnd"/>
      <w:r w:rsidRPr="001B5F4E">
        <w:t xml:space="preserve">, nai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RNN </w:t>
      </w:r>
      <w:r w:rsidRPr="001B5F4E">
        <w:fldChar w:fldCharType="begin"/>
      </w:r>
      <w:r w:rsidRPr="001B5F4E">
        <w:instrText xml:space="preserve"> ADDIN EN.CITE &lt;EndNote&gt;&lt;Cite&gt;&lt;Author&gt;Neerbeky&lt;/Author&gt;&lt;Year&gt;2017&lt;/Year&gt;&lt;RecNum&gt;2352&lt;/RecNum&gt;&lt;DisplayText&gt;[10]&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Pr="001B5F4E">
        <w:t>[</w:t>
      </w:r>
      <w:hyperlink w:anchor="_ENREF_10" w:tooltip="Neerbeky, 2017 #2352" w:history="1">
        <w:r w:rsidR="00D44391" w:rsidRPr="001B5F4E">
          <w:t>10</w:t>
        </w:r>
      </w:hyperlink>
      <w:r w:rsidRPr="001B5F4E">
        <w:t>]</w:t>
      </w:r>
      <w:r w:rsidRPr="001B5F4E">
        <w:fldChar w:fldCharType="end"/>
      </w:r>
      <w:r w:rsidRPr="001B5F4E">
        <w:t xml:space="preserve">. However, the author does not provide specific data for model accuracy. In 2018, Canfora used NLP to detect sensitive information in social networks </w:t>
      </w:r>
      <w:r w:rsidRPr="001B5F4E">
        <w:fldChar w:fldCharType="begin"/>
      </w:r>
      <w:r w:rsidRPr="001B5F4E">
        <w:instrText xml:space="preserve"> ADDIN EN.CITE &lt;EndNote&gt;&lt;Cite&gt;&lt;Author&gt;Canfora&lt;/Author&gt;&lt;Year&gt;2018&lt;/Year&gt;&lt;RecNum&gt;2349&lt;/RecNum&gt;&lt;DisplayText&gt;[11]&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Pr="001B5F4E">
        <w:t>[</w:t>
      </w:r>
      <w:hyperlink w:anchor="_ENREF_11" w:tooltip="Canfora, 2018 #2349" w:history="1">
        <w:r w:rsidR="00D44391" w:rsidRPr="001B5F4E">
          <w:t>11</w:t>
        </w:r>
      </w:hyperlink>
      <w:r w:rsidRPr="001B5F4E">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hich is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385440"/>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2C4389CA"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Pr="001B5F4E">
        <w:instrText xml:space="preserve"> ADDIN EN.CITE &lt;EndNote&gt;&lt;Cite&gt;&lt;Author&gt;Delcev&lt;/Author&gt;&lt;Year&gt;2018&lt;/Year&gt;&lt;RecNum&gt;2410&lt;/RecNum&gt;&lt;DisplayText&gt;[12]&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Pr="001B5F4E">
        <w:t>[</w:t>
      </w:r>
      <w:hyperlink w:anchor="_ENREF_12" w:tooltip="Delcev, 2018 #2410" w:history="1">
        <w:r w:rsidR="00D44391" w:rsidRPr="001B5F4E">
          <w:t>12</w:t>
        </w:r>
      </w:hyperlink>
      <w:r w:rsidRPr="001B5F4E">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5EA77660"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Pr="001B5F4E">
        <w:instrText xml:space="preserve"> ADDIN EN.CITE &lt;EndNote&gt;&lt;Cite&gt;&lt;Author&gt;Wohlgethan&lt;/Author&gt;&lt;Year&gt;2018&lt;/Year&gt;&lt;RecNum&gt;2412&lt;/RecNum&gt;&lt;DisplayText&gt;[13]&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Pr="001B5F4E">
        <w:t>[</w:t>
      </w:r>
      <w:hyperlink w:anchor="_ENREF_13" w:tooltip="Wohlgethan, 2018 #2412" w:history="1">
        <w:r w:rsidR="00D44391" w:rsidRPr="001B5F4E">
          <w:t>13</w:t>
        </w:r>
      </w:hyperlink>
      <w:r w:rsidRPr="001B5F4E">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4BFAA29D"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Pr="001B5F4E">
        <w:instrText xml:space="preserve"> ADDIN EN.CITE &lt;EndNote&gt;&lt;Cite&gt;&lt;Author&gt;Chitra&lt;/Author&gt;&lt;Year&gt;2017&lt;/Year&gt;&lt;RecNum&gt;2416&lt;/RecNum&gt;&lt;DisplayText&gt;[14]&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Pr="001B5F4E">
        <w:t>[</w:t>
      </w:r>
      <w:hyperlink w:anchor="_ENREF_14" w:tooltip="Chitra, 2017 #2416" w:history="1">
        <w:r w:rsidR="00D44391" w:rsidRPr="001B5F4E">
          <w:t>14</w:t>
        </w:r>
      </w:hyperlink>
      <w:r w:rsidRPr="001B5F4E">
        <w:t>]</w:t>
      </w:r>
      <w:r w:rsidRPr="001B5F4E">
        <w:fldChar w:fldCharType="end"/>
      </w:r>
      <w:r w:rsidRPr="001B5F4E">
        <w:t xml:space="preserve">. It uses an event-driven, non-blocking I/O model, making it lightweight and efficient </w:t>
      </w:r>
      <w:r w:rsidRPr="001B5F4E">
        <w:fldChar w:fldCharType="begin"/>
      </w:r>
      <w:r w:rsidRPr="001B5F4E">
        <w:instrText xml:space="preserve"> ADDIN EN.CITE &lt;EndNote&gt;&lt;Cite&gt;&lt;Author&gt;Tilkov&lt;/Author&gt;&lt;Year&gt;2010&lt;/Year&gt;&lt;RecNum&gt;2413&lt;/RecNum&gt;&lt;DisplayText&gt;[15]&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Pr="001B5F4E">
        <w:t>[</w:t>
      </w:r>
      <w:hyperlink w:anchor="_ENREF_15" w:tooltip="Tilkov, 2010 #2413" w:history="1">
        <w:r w:rsidR="00D44391" w:rsidRPr="001B5F4E">
          <w:t>15</w:t>
        </w:r>
      </w:hyperlink>
      <w:r w:rsidRPr="001B5F4E">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5ADFC3D4"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Pr="001B5F4E">
        <w:instrText xml:space="preserve"> ADDIN EN.CITE &lt;EndNote&gt;&lt;Cite&gt;&lt;Author&gt;Malloy&lt;/Author&gt;&lt;Year&gt;2019&lt;/Year&gt;&lt;RecNum&gt;2418&lt;/RecNum&gt;&lt;DisplayText&gt;[16]&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Pr="001B5F4E">
        <w:t>[</w:t>
      </w:r>
      <w:hyperlink w:anchor="_ENREF_16" w:tooltip="Malloy, 2019 #2418" w:history="1">
        <w:r w:rsidR="00D44391" w:rsidRPr="001B5F4E">
          <w:t>16</w:t>
        </w:r>
      </w:hyperlink>
      <w:r w:rsidRPr="001B5F4E">
        <w:t>]</w:t>
      </w:r>
      <w:r w:rsidRPr="001B5F4E">
        <w:fldChar w:fldCharType="end"/>
      </w:r>
      <w:r w:rsidRPr="001B5F4E">
        <w:t>.</w:t>
      </w:r>
    </w:p>
    <w:p w14:paraId="6D5972B4" w14:textId="3D0E8CF4"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Pr="001B5F4E">
        <w:instrText xml:space="preserve"> ADDIN EN.CITE &lt;EndNote&gt;&lt;Cite&gt;&lt;Author&gt;Letkowski&lt;/Author&gt;&lt;Year&gt;2015&lt;/Year&gt;&lt;RecNum&gt;2415&lt;/RecNum&gt;&lt;DisplayText&gt;[17]&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Pr="001B5F4E">
        <w:t>[</w:t>
      </w:r>
      <w:hyperlink w:anchor="_ENREF_17" w:tooltip="Letkowski, 2015 #2415" w:history="1">
        <w:r w:rsidR="00D44391" w:rsidRPr="001B5F4E">
          <w:t>17</w:t>
        </w:r>
      </w:hyperlink>
      <w:r w:rsidRPr="001B5F4E">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385441"/>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44F2E3CE"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nd their pain points in using social networks. All the questions should refine according to the interview purpose, and conservations should build around the work and social network. Users interviewed need to be screened in combination with SafeChat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25DE4427" w:rsidR="002D29A7" w:rsidRPr="00611CC0" w:rsidRDefault="001B5F4E" w:rsidP="00BB1CEF">
      <w:pPr>
        <w:spacing w:after="240"/>
      </w:pPr>
      <w:r w:rsidRPr="001B5F4E">
        <w:t xml:space="preserve">The core users of this research object are two employees of Internet companies and an HR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 and each interviewer should answer about ten questions. After the interview, collate all content for the requirements design of SafeChat and </w:t>
      </w:r>
      <w:proofErr w:type="spellStart"/>
      <w:r w:rsidR="001B07C7">
        <w:t>prioritise</w:t>
      </w:r>
      <w:proofErr w:type="spellEnd"/>
      <w:r w:rsidRPr="001B5F4E">
        <w:t xml:space="preserve"> functions using Moscow. Interview questions are in the appendix.</w:t>
      </w:r>
      <w:r w:rsidR="00BB1CEF">
        <w:t xml:space="preserve">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Pr="001B5F4E">
        <w:instrText xml:space="preserve"> ADDIN EN.CITE &lt;EndNote&gt;&lt;Cite&gt;&lt;Author&gt;Waters&lt;/Author&gt;&lt;Year&gt;2009&lt;/Year&gt;&lt;RecNum&gt;2414&lt;/RecNum&gt;&lt;DisplayText&gt;[18]&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Pr="001B5F4E">
        <w:t>[</w:t>
      </w:r>
      <w:hyperlink w:anchor="_ENREF_18" w:tooltip="Waters, 2009 #2414" w:history="1">
        <w:r w:rsidR="00D44391" w:rsidRPr="001B5F4E">
          <w:t>18</w:t>
        </w:r>
      </w:hyperlink>
      <w:r w:rsidRPr="001B5F4E">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383" w:type="dxa"/>
        <w:jc w:val="center"/>
        <w:tblLook w:val="04A0" w:firstRow="1" w:lastRow="0" w:firstColumn="1" w:lastColumn="0" w:noHBand="0" w:noVBand="1"/>
      </w:tblPr>
      <w:tblGrid>
        <w:gridCol w:w="2431"/>
        <w:gridCol w:w="911"/>
        <w:gridCol w:w="1140"/>
        <w:gridCol w:w="997"/>
        <w:gridCol w:w="987"/>
        <w:gridCol w:w="917"/>
      </w:tblGrid>
      <w:tr w:rsidR="006D69D9" w:rsidRPr="006D69D9" w14:paraId="5A40D44E" w14:textId="77777777" w:rsidTr="00AE2E69">
        <w:trPr>
          <w:trHeight w:val="32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s</w:t>
            </w:r>
          </w:p>
        </w:tc>
        <w:tc>
          <w:tcPr>
            <w:tcW w:w="680"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s</w:t>
            </w:r>
          </w:p>
        </w:tc>
        <w:tc>
          <w:tcPr>
            <w:tcW w:w="680"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680"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6D69D9" w:rsidRPr="006D69D9" w14:paraId="21B86E45"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s</w:t>
            </w:r>
          </w:p>
        </w:tc>
        <w:tc>
          <w:tcPr>
            <w:tcW w:w="680"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s</w:t>
            </w:r>
          </w:p>
        </w:tc>
        <w:tc>
          <w:tcPr>
            <w:tcW w:w="680"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s</w:t>
            </w:r>
          </w:p>
        </w:tc>
        <w:tc>
          <w:tcPr>
            <w:tcW w:w="680"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s</w:t>
            </w:r>
          </w:p>
        </w:tc>
        <w:tc>
          <w:tcPr>
            <w:tcW w:w="680"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385442"/>
      <w:r>
        <w:rPr>
          <w:rFonts w:hint="eastAsia"/>
          <w:lang w:eastAsia="zh-CN"/>
        </w:rPr>
        <w:lastRenderedPageBreak/>
        <w:t>Design</w:t>
      </w:r>
      <w:bookmarkEnd w:id="8"/>
    </w:p>
    <w:p w14:paraId="0E353181" w14:textId="351A403C" w:rsidR="002D29A7" w:rsidRPr="002D29A7" w:rsidRDefault="001A679E" w:rsidP="002D29A7">
      <w:pPr>
        <w:rPr>
          <w:lang w:eastAsia="zh-CN"/>
        </w:rPr>
      </w:pPr>
      <w:r w:rsidRPr="001A679E">
        <w:rPr>
          <w:lang w:eastAsia="zh-CN"/>
        </w:rPr>
        <w:t>According to the requirement list, the overall system structure is designed. Starting from the bottom layer, sections 4.1 through 4.5 cover the Run environment, Database, Data layer, Function layer, and front-end UI.</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385443"/>
      <w:r>
        <w:rPr>
          <w:rFonts w:hint="eastAsia"/>
          <w:lang w:eastAsia="zh-CN"/>
        </w:rPr>
        <w:t>R</w:t>
      </w:r>
      <w:r>
        <w:rPr>
          <w:lang w:eastAsia="zh-CN"/>
        </w:rPr>
        <w:t>un Environment</w:t>
      </w:r>
      <w:bookmarkEnd w:id="9"/>
    </w:p>
    <w:p w14:paraId="7F4231D8" w14:textId="39A7EC45" w:rsidR="0024564F" w:rsidRPr="0024564F" w:rsidRDefault="0024564F" w:rsidP="0024564F">
      <w:pPr>
        <w:rPr>
          <w:lang w:eastAsia="zh-CN"/>
        </w:rPr>
      </w:pPr>
      <w:r w:rsidRPr="0024564F">
        <w:rPr>
          <w:b/>
          <w:bCs/>
          <w:lang w:eastAsia="zh-CN"/>
        </w:rPr>
        <w:t>Port</w:t>
      </w:r>
      <w:r w:rsidRPr="0024564F">
        <w:rPr>
          <w:lang w:eastAsia="zh-CN"/>
        </w:rPr>
        <w:t>: Ports cannot be occupied by multiple services. Select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385444"/>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2ADCC71A">
            <wp:extent cx="3848889" cy="207324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4039250" cy="2175783"/>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6E9847CB" w:rsidR="00B30926" w:rsidRDefault="0024564F" w:rsidP="00B30926">
      <w:pPr>
        <w:pStyle w:val="a0"/>
        <w:numPr>
          <w:ilvl w:val="0"/>
          <w:numId w:val="39"/>
        </w:numPr>
      </w:pPr>
      <w:r w:rsidRPr="00B30926">
        <w:rPr>
          <w:b/>
          <w:bCs/>
        </w:rPr>
        <w:t>user</w:t>
      </w:r>
      <w:r w:rsidRPr="0024564F">
        <w:t xml:space="preserve"> (</w:t>
      </w:r>
      <w:r w:rsidRPr="00B30926">
        <w:rPr>
          <w:b/>
          <w:bCs/>
          <w:u w:val="single"/>
        </w:rPr>
        <w:t>id</w:t>
      </w:r>
      <w:r w:rsidRPr="0024564F">
        <w:t xml:space="preserve">, username, email, company, avatar, password, phone, </w:t>
      </w:r>
      <w:proofErr w:type="spellStart"/>
      <w:r w:rsidRPr="0024564F">
        <w:t>create</w:t>
      </w:r>
      <w:r w:rsidR="001B07C7">
        <w:t>_at</w:t>
      </w:r>
      <w:proofErr w:type="spellEnd"/>
      <w:r w:rsidRPr="0024564F">
        <w:t xml:space="preserve">, </w:t>
      </w:r>
      <w:proofErr w:type="spellStart"/>
      <w:r w:rsidRPr="0024564F">
        <w:t>update</w:t>
      </w:r>
      <w:r w:rsidR="001B07C7">
        <w:t>_at</w:t>
      </w:r>
      <w:proofErr w:type="spellEnd"/>
      <w:r w:rsidRPr="0024564F">
        <w:t>)</w:t>
      </w:r>
    </w:p>
    <w:p w14:paraId="76A85F7A" w14:textId="6AC6EAA9" w:rsidR="0024564F" w:rsidRPr="0024564F" w:rsidRDefault="0024564F" w:rsidP="00B30926">
      <w:pPr>
        <w:pStyle w:val="a0"/>
        <w:numPr>
          <w:ilvl w:val="0"/>
          <w:numId w:val="39"/>
        </w:numPr>
      </w:pPr>
      <w:r w:rsidRPr="00B30926">
        <w:rPr>
          <w:b/>
          <w:bCs/>
        </w:rPr>
        <w:t>tweet</w:t>
      </w:r>
      <w:r w:rsidRPr="0024564F">
        <w:t xml:space="preserve"> (</w:t>
      </w:r>
      <w:r w:rsidRPr="00B30926">
        <w:rPr>
          <w:b/>
          <w:bCs/>
          <w:u w:val="single"/>
        </w:rPr>
        <w:t>id</w:t>
      </w:r>
      <w:r w:rsidRPr="0024564F">
        <w:t xml:space="preserve">, content, anonymous, encrypted, </w:t>
      </w:r>
      <w:proofErr w:type="spellStart"/>
      <w:r w:rsidRPr="0024564F">
        <w:t>created</w:t>
      </w:r>
      <w:r w:rsidR="001B07C7">
        <w:t>_at</w:t>
      </w:r>
      <w:proofErr w:type="spellEnd"/>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B30926">
      <w:pPr>
        <w:pStyle w:val="a0"/>
        <w:numPr>
          <w:ilvl w:val="0"/>
          <w:numId w:val="39"/>
        </w:numPr>
        <w:spacing w:before="120"/>
      </w:pPr>
      <w:r w:rsidRPr="00B30926">
        <w:rPr>
          <w:b/>
          <w:bCs/>
        </w:rPr>
        <w:t>comment</w:t>
      </w:r>
      <w:r w:rsidRPr="0024564F">
        <w:t xml:space="preserve"> (</w:t>
      </w:r>
      <w:r w:rsidRPr="00B30926">
        <w:rPr>
          <w:b/>
          <w:bCs/>
          <w:u w:val="single"/>
        </w:rPr>
        <w:t>id</w:t>
      </w:r>
      <w:r w:rsidRPr="0024564F">
        <w:t xml:space="preserve">, content, </w:t>
      </w:r>
      <w:proofErr w:type="spellStart"/>
      <w:r w:rsidRPr="0024564F">
        <w:t>created</w:t>
      </w:r>
      <w:r w:rsidR="001B07C7">
        <w:t>_at</w:t>
      </w:r>
      <w:proofErr w:type="spellEnd"/>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B30926">
      <w:pPr>
        <w:pStyle w:val="a0"/>
        <w:numPr>
          <w:ilvl w:val="0"/>
          <w:numId w:val="39"/>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515BAA08" w:rsidR="0024564F" w:rsidRPr="0024564F"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385445"/>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EF3BFF">
      <w:pPr>
        <w:pStyle w:val="a0"/>
        <w:numPr>
          <w:ilvl w:val="0"/>
          <w:numId w:val="44"/>
        </w:numPr>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3931AAE" w:rsidR="0024564F" w:rsidRPr="0024564F" w:rsidRDefault="0024564F" w:rsidP="00EF3BFF">
      <w:pPr>
        <w:pStyle w:val="a0"/>
        <w:numPr>
          <w:ilvl w:val="0"/>
          <w:numId w:val="44"/>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1B07C7">
        <w:t>logs</w:t>
      </w:r>
      <w:proofErr w:type="gramEnd"/>
      <w:r w:rsidR="001B07C7">
        <w:t xml:space="preserve"> in, the system caches the current user's data</w:t>
      </w:r>
      <w:r w:rsidR="004B4A22" w:rsidRPr="004B4A22">
        <w:t xml:space="preserve"> until the user logs out. A system contains multiple sub-applications, each of </w:t>
      </w:r>
      <w:r w:rsidR="004B4A22" w:rsidRPr="004B4A22">
        <w:lastRenderedPageBreak/>
        <w:t>which requires the same authentication. Therefore, to avoid frequent database queries and improve efficiency, use sessions or tokens for identity authentication.</w:t>
      </w:r>
    </w:p>
    <w:p w14:paraId="5322656D" w14:textId="77777777" w:rsidR="0024564F" w:rsidRPr="0024564F" w:rsidRDefault="0024564F" w:rsidP="00EF3BFF">
      <w:pPr>
        <w:pStyle w:val="a0"/>
        <w:numPr>
          <w:ilvl w:val="0"/>
          <w:numId w:val="44"/>
        </w:numPr>
      </w:pPr>
      <w:r w:rsidRPr="00EF3BFF">
        <w:rPr>
          <w:b/>
          <w:bCs/>
        </w:rPr>
        <w:t>Data Correlation: </w:t>
      </w:r>
      <w:r w:rsidRPr="0024564F">
        <w:t>According to the command of the database, design foreign keys. Associate users' comments and likes with the current posts' ID.</w:t>
      </w:r>
    </w:p>
    <w:p w14:paraId="6999DB44" w14:textId="7675F2AC" w:rsidR="0024564F" w:rsidRPr="0024564F" w:rsidRDefault="0024564F" w:rsidP="00EF3BFF">
      <w:pPr>
        <w:pStyle w:val="a0"/>
        <w:numPr>
          <w:ilvl w:val="0"/>
          <w:numId w:val="44"/>
        </w:numPr>
      </w:pPr>
      <w:r w:rsidRPr="00EF3BFF">
        <w:rPr>
          <w:b/>
          <w:bCs/>
        </w:rPr>
        <w:t>Custom functions:</w:t>
      </w:r>
      <w:r w:rsidRPr="0024564F">
        <w:t xml:space="preserve"> Sensitive information detection functions. Including sensitive information detection and NER entity recognition. Functions </w:t>
      </w:r>
      <w:r w:rsidR="001B07C7">
        <w:t>stored</w:t>
      </w:r>
      <w:r w:rsidRPr="0024564F">
        <w:t xml:space="preserve"> as a Python file</w:t>
      </w:r>
      <w:r w:rsidR="001B07C7">
        <w:t xml:space="preserve"> are called in this project </w:t>
      </w:r>
      <w:r w:rsidRPr="0024564F">
        <w:t>using python-shell.</w:t>
      </w:r>
    </w:p>
    <w:p w14:paraId="53C97FA4" w14:textId="0F40312B" w:rsidR="0024564F" w:rsidRPr="0024564F" w:rsidRDefault="0024564F" w:rsidP="00EF3BFF">
      <w:pPr>
        <w:pStyle w:val="a0"/>
        <w:numPr>
          <w:ilvl w:val="0"/>
          <w:numId w:val="44"/>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385446"/>
      <w:r>
        <w:rPr>
          <w:lang w:eastAsia="zh-CN"/>
        </w:rPr>
        <w:t>Function Layer</w:t>
      </w:r>
      <w:bookmarkEnd w:id="12"/>
    </w:p>
    <w:p w14:paraId="5E47D2F6" w14:textId="33245862"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The functional layer is divided into six parts, including basic functions, send posts, read posts, decrypt posts, comment posts, search posts.</w:t>
      </w:r>
    </w:p>
    <w:p w14:paraId="7BB64BFF" w14:textId="439087C0" w:rsidR="004B3536" w:rsidRDefault="004B3536" w:rsidP="004B3536">
      <w:pPr>
        <w:pStyle w:val="3"/>
        <w:rPr>
          <w:rFonts w:ascii="Century Schoolbook" w:hAnsi="Century Schoolbook"/>
          <w:color w:val="auto"/>
          <w:sz w:val="24"/>
          <w:szCs w:val="24"/>
        </w:rPr>
      </w:pPr>
      <w:bookmarkStart w:id="13" w:name="_Toc89385447"/>
      <w:r>
        <w:rPr>
          <w:rFonts w:ascii="Century Schoolbook" w:hAnsi="Century Schoolbook"/>
          <w:color w:val="auto"/>
          <w:sz w:val="24"/>
          <w:szCs w:val="24"/>
        </w:rPr>
        <w:t>Basic Functions</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586EEC13" w:rsidR="004B3536" w:rsidRDefault="004B3536" w:rsidP="004B3536">
      <w:pPr>
        <w:pStyle w:val="3"/>
        <w:rPr>
          <w:rFonts w:ascii="Century Schoolbook" w:hAnsi="Century Schoolbook"/>
          <w:color w:val="auto"/>
          <w:sz w:val="24"/>
          <w:szCs w:val="24"/>
        </w:rPr>
      </w:pPr>
      <w:bookmarkStart w:id="14" w:name="_Toc89385448"/>
      <w:r>
        <w:rPr>
          <w:rFonts w:ascii="Century Schoolbook" w:hAnsi="Century Schoolbook"/>
          <w:color w:val="auto"/>
          <w:sz w:val="24"/>
          <w:szCs w:val="24"/>
        </w:rPr>
        <w:t>Send Posts</w:t>
      </w:r>
      <w:bookmarkEnd w:id="14"/>
    </w:p>
    <w:p w14:paraId="3BC1AE72" w14:textId="46E597D7" w:rsidR="00F70018" w:rsidRDefault="004B3536" w:rsidP="004B3536">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w:t>
      </w:r>
      <w:r w:rsidR="001B07C7">
        <w:t>,</w:t>
      </w:r>
      <w:r w:rsidRPr="004B3536">
        <w:t xml:space="preserve"> but also the content of the post is encrypted through the Base64 algorithm.</w:t>
      </w:r>
      <w:r w:rsidR="00F70018">
        <w:t xml:space="preserve"> </w:t>
      </w:r>
      <w:r w:rsidRPr="004B3536">
        <w:t>If users are unsure about their content, they can use the system's sensitive information detection function.</w:t>
      </w:r>
    </w:p>
    <w:p w14:paraId="147BA69F" w14:textId="7BB3CCB8" w:rsidR="004B3536" w:rsidRPr="004B3536" w:rsidRDefault="004B3536" w:rsidP="004B3536">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41D992C4">
            <wp:extent cx="5303644" cy="2027977"/>
            <wp:effectExtent l="0" t="0" r="508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408610" cy="2068113"/>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lastRenderedPageBreak/>
        <w:t>Sensitive information detection is to identify the text content of a post to determine whether there is inappropriate content. The scope of the test includes:</w:t>
      </w:r>
    </w:p>
    <w:p w14:paraId="5B3C2EAB" w14:textId="6B139F6D" w:rsidR="004B3536" w:rsidRPr="004B3536" w:rsidRDefault="004B3536" w:rsidP="00B30926">
      <w:pPr>
        <w:pStyle w:val="a0"/>
        <w:numPr>
          <w:ilvl w:val="0"/>
          <w:numId w:val="37"/>
        </w:numPr>
        <w:spacing w:before="120"/>
      </w:pPr>
      <w:r w:rsidRPr="004B3536">
        <w:t>Negative workplace news</w:t>
      </w:r>
    </w:p>
    <w:p w14:paraId="213FA6D7" w14:textId="77777777" w:rsidR="00B30926" w:rsidRDefault="004B3536" w:rsidP="004B3536">
      <w:pPr>
        <w:pStyle w:val="a0"/>
        <w:numPr>
          <w:ilvl w:val="0"/>
          <w:numId w:val="37"/>
        </w:numPr>
        <w:spacing w:before="120"/>
      </w:pPr>
      <w:r w:rsidRPr="004B3536">
        <w:t>Complain about your boss or workmates</w:t>
      </w:r>
    </w:p>
    <w:p w14:paraId="7C1CCE97" w14:textId="77777777" w:rsidR="00B30926" w:rsidRDefault="004B3536" w:rsidP="004B3536">
      <w:pPr>
        <w:pStyle w:val="a0"/>
        <w:numPr>
          <w:ilvl w:val="0"/>
          <w:numId w:val="37"/>
        </w:numPr>
        <w:spacing w:before="120"/>
      </w:pPr>
      <w:r w:rsidRPr="004B3536">
        <w:t>Talk openly about salary</w:t>
      </w:r>
    </w:p>
    <w:p w14:paraId="4C4A06A4" w14:textId="77777777" w:rsidR="00B30926" w:rsidRDefault="004B3536" w:rsidP="004B3536">
      <w:pPr>
        <w:pStyle w:val="a0"/>
        <w:numPr>
          <w:ilvl w:val="0"/>
          <w:numId w:val="37"/>
        </w:numPr>
        <w:spacing w:before="120"/>
      </w:pPr>
      <w:r w:rsidRPr="004B3536">
        <w:t>Reveal your job-hop plans</w:t>
      </w:r>
    </w:p>
    <w:p w14:paraId="1C67F627" w14:textId="13AF6F35" w:rsidR="004B3536" w:rsidRPr="004B3536" w:rsidRDefault="004B3536" w:rsidP="004B3536">
      <w:pPr>
        <w:pStyle w:val="a0"/>
        <w:numPr>
          <w:ilvl w:val="0"/>
          <w:numId w:val="37"/>
        </w:numPr>
        <w:spacing w:before="120"/>
      </w:pPr>
      <w:r w:rsidRPr="004B3536">
        <w:t>Insulting language</w:t>
      </w:r>
    </w:p>
    <w:p w14:paraId="5B5B0717" w14:textId="77777777" w:rsidR="004B3536" w:rsidRPr="004B3536" w:rsidRDefault="004B3536" w:rsidP="004B3536">
      <w:r w:rsidRPr="004B3536">
        <w:t>The NER tool includes name, salary, location, and company name.</w:t>
      </w:r>
    </w:p>
    <w:p w14:paraId="4E2BDDCA" w14:textId="7F9848CA" w:rsidR="004B3536" w:rsidRPr="004B3536" w:rsidRDefault="001B07C7" w:rsidP="004B3536">
      <w:r>
        <w:t>Suppose</w:t>
      </w:r>
      <w:r w:rsidR="004B3536" w:rsidRPr="004B3536">
        <w:t xml:space="preserve"> the system detects inappropriate statements but does not detect any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77777777" w:rsidR="004B3536" w:rsidRP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14B53283" w14:textId="4C276271" w:rsidR="004B3536" w:rsidRDefault="004B3536" w:rsidP="004B3536">
      <w:pPr>
        <w:pStyle w:val="3"/>
        <w:rPr>
          <w:rFonts w:ascii="Century Schoolbook" w:hAnsi="Century Schoolbook"/>
          <w:color w:val="auto"/>
          <w:sz w:val="24"/>
          <w:szCs w:val="24"/>
        </w:rPr>
      </w:pPr>
      <w:bookmarkStart w:id="15" w:name="_Toc89385449"/>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s</w:t>
      </w:r>
      <w:bookmarkEnd w:id="15"/>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4192EE9C" w:rsidR="004B3536" w:rsidRDefault="004B3536" w:rsidP="004B3536">
      <w:pPr>
        <w:pStyle w:val="3"/>
        <w:rPr>
          <w:rFonts w:ascii="Century Schoolbook" w:hAnsi="Century Schoolbook"/>
          <w:color w:val="auto"/>
          <w:sz w:val="24"/>
          <w:szCs w:val="24"/>
        </w:rPr>
      </w:pPr>
      <w:bookmarkStart w:id="16" w:name="_Toc89385450"/>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s</w:t>
      </w:r>
      <w:bookmarkEnd w:id="16"/>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77777777" w:rsidR="00B30926" w:rsidRDefault="00B30926" w:rsidP="00B30926">
      <w: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FA9CFE7" w14:textId="77777777" w:rsidR="00B30926" w:rsidRDefault="00B30926" w:rsidP="00B30926">
      <w:pPr>
        <w:pStyle w:val="a0"/>
        <w:numPr>
          <w:ilvl w:val="0"/>
          <w:numId w:val="38"/>
        </w:numPr>
        <w:spacing w:before="120"/>
      </w:pPr>
      <w:r>
        <w:t>Disable replication</w:t>
      </w:r>
    </w:p>
    <w:p w14:paraId="76906E55" w14:textId="77777777" w:rsidR="00B30926" w:rsidRDefault="00B30926" w:rsidP="00B30926">
      <w:pPr>
        <w:pStyle w:val="a0"/>
        <w:numPr>
          <w:ilvl w:val="0"/>
          <w:numId w:val="38"/>
        </w:numPr>
        <w:spacing w:before="120"/>
      </w:pPr>
      <w:r>
        <w:t>Disable right-click to open the menu bar of the browser</w:t>
      </w:r>
    </w:p>
    <w:p w14:paraId="2ED17653" w14:textId="2E75C196" w:rsidR="004B3536" w:rsidRDefault="00B30926" w:rsidP="00B30926">
      <w:pPr>
        <w:pStyle w:val="a0"/>
        <w:numPr>
          <w:ilvl w:val="0"/>
          <w:numId w:val="38"/>
        </w:numPr>
        <w:spacing w:before="120"/>
      </w:pPr>
      <w:r>
        <w:t>The name and email watermark of the user who read the post are tiled on the decryption interface.</w:t>
      </w:r>
    </w:p>
    <w:p w14:paraId="5C78178B" w14:textId="0B2D8E3D" w:rsidR="00B30926" w:rsidRDefault="00B30926" w:rsidP="00B30926">
      <w:pPr>
        <w:pStyle w:val="3"/>
        <w:rPr>
          <w:rFonts w:ascii="Century Schoolbook" w:hAnsi="Century Schoolbook"/>
          <w:color w:val="auto"/>
          <w:sz w:val="24"/>
          <w:szCs w:val="24"/>
        </w:rPr>
      </w:pPr>
      <w:bookmarkStart w:id="17" w:name="_Toc89385451"/>
      <w:r>
        <w:rPr>
          <w:rFonts w:ascii="Century Schoolbook" w:hAnsi="Century Schoolbook"/>
          <w:color w:val="auto"/>
          <w:sz w:val="24"/>
          <w:szCs w:val="24"/>
          <w:lang w:eastAsia="zh-CN"/>
        </w:rPr>
        <w:t>Comment</w:t>
      </w:r>
      <w:r>
        <w:rPr>
          <w:rFonts w:ascii="Century Schoolbook" w:hAnsi="Century Schoolbook"/>
          <w:color w:val="auto"/>
          <w:sz w:val="24"/>
          <w:szCs w:val="24"/>
        </w:rPr>
        <w:t xml:space="preserve"> Posts</w:t>
      </w:r>
      <w:bookmarkEnd w:id="17"/>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71AAB648" w:rsidR="00B30926" w:rsidRDefault="00B30926" w:rsidP="00B30926">
      <w:pPr>
        <w:pStyle w:val="3"/>
        <w:rPr>
          <w:rFonts w:ascii="Century Schoolbook" w:hAnsi="Century Schoolbook"/>
          <w:color w:val="auto"/>
          <w:sz w:val="24"/>
          <w:szCs w:val="24"/>
        </w:rPr>
      </w:pPr>
      <w:bookmarkStart w:id="18" w:name="_Toc89385452"/>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s</w:t>
      </w:r>
      <w:bookmarkEnd w:id="18"/>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19" w:name="_Toc89385453"/>
      <w:r>
        <w:rPr>
          <w:lang w:eastAsia="zh-CN"/>
        </w:rPr>
        <w:lastRenderedPageBreak/>
        <w:t>D</w:t>
      </w:r>
      <w:r w:rsidR="00B30926">
        <w:rPr>
          <w:lang w:eastAsia="zh-CN"/>
        </w:rPr>
        <w:t>isplay Layer and Front-end UI</w:t>
      </w:r>
      <w:bookmarkEnd w:id="19"/>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0" w:name="_Toc89385454"/>
      <w:r>
        <w:rPr>
          <w:lang w:eastAsia="zh-CN"/>
        </w:rPr>
        <w:lastRenderedPageBreak/>
        <w:t>Implementation</w:t>
      </w:r>
      <w:bookmarkEnd w:id="20"/>
    </w:p>
    <w:p w14:paraId="0A577EB4" w14:textId="74A54279" w:rsidR="00707C47" w:rsidRPr="0024564F" w:rsidRDefault="00707C47" w:rsidP="0024564F">
      <w:r w:rsidRPr="00707C47">
        <w:t xml:space="preserve">This chapter mainly introduces the concrete implementation of the system. In order to explain the implementation process more clearly, this chapter </w:t>
      </w:r>
      <w:r w:rsidR="001B07C7">
        <w:t>presents</w:t>
      </w:r>
      <w:r w:rsidRPr="00707C47">
        <w:t xml:space="preserve"> the </w:t>
      </w:r>
      <w:r w:rsidR="001B07C7">
        <w:t>performance</w:t>
      </w:r>
      <w:r w:rsidRPr="00707C47">
        <w:t xml:space="preserve"> in the same order as the sequence of system development. Firstly, the author introduces the construction of the database in Section 5.1 and then the development of the function in Section 5.2. The function section includes three challenging modules, the Basic function, the Send post and the Read post module.</w:t>
      </w:r>
    </w:p>
    <w:p w14:paraId="52319198" w14:textId="70278F82" w:rsidR="0024564F" w:rsidRDefault="0024564F" w:rsidP="0024564F">
      <w:pPr>
        <w:pStyle w:val="2"/>
        <w:rPr>
          <w:lang w:eastAsia="zh-CN"/>
        </w:rPr>
      </w:pPr>
      <w:bookmarkStart w:id="21" w:name="_Toc89385455"/>
      <w:r>
        <w:rPr>
          <w:lang w:eastAsia="zh-CN"/>
        </w:rPr>
        <w:t>Database</w:t>
      </w:r>
      <w:bookmarkEnd w:id="21"/>
    </w:p>
    <w:p w14:paraId="201C5F9F" w14:textId="02F41A11" w:rsidR="0024564F" w:rsidRDefault="00B30926" w:rsidP="0024564F">
      <w:r w:rsidRPr="00B30926">
        <w:t>Create a local MySQL database named "Safetweets". The tables are not created at the terminal but via knex.js, which is an SQL constructor based on Node.js. The reason for using knex.js instead of creating tables directly on the terminal is to make the system more portabl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2" w:name="_Toc89385456"/>
      <w:r>
        <w:rPr>
          <w:lang w:eastAsia="zh-CN"/>
        </w:rPr>
        <w:t>Function Layer</w:t>
      </w:r>
      <w:bookmarkEnd w:id="22"/>
    </w:p>
    <w:p w14:paraId="27B2F655" w14:textId="259B8452" w:rsidR="00B30926" w:rsidRPr="0024564F" w:rsidRDefault="001B07C7" w:rsidP="0024564F">
      <w:r>
        <w:t xml:space="preserve">The bootstrapvue </w:t>
      </w:r>
      <w:proofErr w:type="spellStart"/>
      <w:r>
        <w:t>realises</w:t>
      </w:r>
      <w:proofErr w:type="spellEnd"/>
      <w:r>
        <w:t xml:space="preserve"> the front-end,</w:t>
      </w:r>
      <w:r w:rsidR="00B30926" w:rsidRPr="00B30926">
        <w:t xml:space="preserve"> and the back-end is developed by Node.js. This chapter mainly introduces </w:t>
      </w:r>
      <w:r>
        <w:t>essential</w:t>
      </w:r>
      <w:r w:rsidR="00B30926" w:rsidRPr="00B30926">
        <w:t xml:space="preserve"> parts of </w:t>
      </w:r>
      <w:r>
        <w:t xml:space="preserve">the </w:t>
      </w:r>
      <w:r w:rsidR="00B30926" w:rsidRPr="00B30926">
        <w:t>building as well as the challenges encountered and solutions. Introduce the modules following the sequence of function requirements: basic functions, send posts, read posts, decrypt posts, comment posts and search posts.</w:t>
      </w:r>
    </w:p>
    <w:p w14:paraId="142DC04F" w14:textId="58B7B361" w:rsidR="00D947DA" w:rsidRDefault="004B3536" w:rsidP="00D947DA">
      <w:pPr>
        <w:pStyle w:val="3"/>
        <w:rPr>
          <w:rFonts w:ascii="Century Schoolbook" w:hAnsi="Century Schoolbook"/>
          <w:color w:val="auto"/>
          <w:sz w:val="24"/>
          <w:szCs w:val="24"/>
        </w:rPr>
      </w:pPr>
      <w:bookmarkStart w:id="23" w:name="_Toc89385457"/>
      <w:r>
        <w:rPr>
          <w:rFonts w:ascii="Century Schoolbook" w:hAnsi="Century Schoolbook"/>
          <w:color w:val="auto"/>
          <w:sz w:val="24"/>
          <w:szCs w:val="24"/>
        </w:rPr>
        <w:t>Basic Functions</w:t>
      </w:r>
      <w:bookmarkEnd w:id="23"/>
    </w:p>
    <w:p w14:paraId="29F96B2C" w14:textId="71D3AF9C" w:rsidR="00B30926" w:rsidRPr="0084208C" w:rsidRDefault="0084208C" w:rsidP="00B30926">
      <w:pPr>
        <w:pStyle w:val="4"/>
        <w:rPr>
          <w:rFonts w:ascii="Century Schoolbook" w:hAnsi="Century Schoolbook"/>
          <w:i w:val="0"/>
          <w:iCs w:val="0"/>
          <w:color w:val="auto"/>
        </w:rPr>
      </w:pPr>
      <w:bookmarkStart w:id="24" w:name="_Toc89385458"/>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4"/>
    </w:p>
    <w:p w14:paraId="4FBC67C9" w14:textId="0281FBE6" w:rsidR="00B30926" w:rsidRDefault="00B30926" w:rsidP="00B30926">
      <w:r>
        <w:t>The basic f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2412BE">
        <w:instrText xml:space="preserve"> ADDIN EN.CITE &lt;EndNote&gt;&lt;Cite&gt;&lt;Author&gt;Tian&lt;/Author&gt;&lt;Year&gt;2018&lt;/Year&gt;&lt;RecNum&gt;2420&lt;/RecNum&gt;&lt;DisplayText&gt;[19]&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2412BE">
        <w:rPr>
          <w:noProof/>
        </w:rPr>
        <w:t>[</w:t>
      </w:r>
      <w:hyperlink w:anchor="_ENREF_19" w:tooltip="Tian, 2018 #2420" w:history="1">
        <w:r w:rsidR="00D44391">
          <w:rPr>
            <w:noProof/>
          </w:rPr>
          <w:t>19</w:t>
        </w:r>
      </w:hyperlink>
      <w:r w:rsidR="002412BE">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63ECC849" w:rsidR="0084208C" w:rsidRDefault="0084208C" w:rsidP="0084208C">
      <w:r>
        <w:t xml:space="preserve">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w:t>
      </w:r>
      <w:proofErr w:type="spellStart"/>
      <w:r>
        <w:t>bcrypt</w:t>
      </w:r>
      <w:proofErr w:type="spellEnd"/>
      <w:r>
        <w:t xml:space="preserve"> using the one-way hash algorithm is selected as the encryption method</w:t>
      </w:r>
      <w:r w:rsidR="002412BE">
        <w:t xml:space="preserve"> </w:t>
      </w:r>
      <w:r w:rsidR="002412BE">
        <w:fldChar w:fldCharType="begin"/>
      </w:r>
      <w:r w:rsidR="002412BE">
        <w:instrText xml:space="preserve"> ADDIN EN.CITE &lt;EndNote&gt;&lt;Cite&gt;&lt;Author&gt;Patra&lt;/Author&gt;&lt;Year&gt;2021&lt;/Year&gt;&lt;RecNum&gt;2419&lt;/RecNum&gt;&lt;DisplayText&gt;[20]&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2412BE">
        <w:rPr>
          <w:noProof/>
        </w:rPr>
        <w:t>[</w:t>
      </w:r>
      <w:hyperlink w:anchor="_ENREF_20" w:tooltip="Patra, 2021 #2419" w:history="1">
        <w:r w:rsidR="00D44391">
          <w:rPr>
            <w:noProof/>
          </w:rPr>
          <w:t>20</w:t>
        </w:r>
      </w:hyperlink>
      <w:r w:rsidR="002412BE">
        <w:rPr>
          <w:noProof/>
        </w:rPr>
        <w:t>]</w:t>
      </w:r>
      <w:r w:rsidR="002412BE">
        <w:fldChar w:fldCharType="end"/>
      </w:r>
      <w:r>
        <w:t xml:space="preserve">. The encryption text connects </w:t>
      </w:r>
      <w:proofErr w:type="spellStart"/>
      <w:r>
        <w:t>bcrypt</w:t>
      </w:r>
      <w:proofErr w:type="spellEnd"/>
      <w:r>
        <w:t xml:space="preserve">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lastRenderedPageBreak/>
        <w:drawing>
          <wp:inline distT="0" distB="0" distL="0" distR="0" wp14:anchorId="78846B87" wp14:editId="3DFC51DC">
            <wp:extent cx="4028792" cy="10045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05232" cy="1048523"/>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 xml:space="preserve">The characteristics of the </w:t>
      </w:r>
      <w:proofErr w:type="spellStart"/>
      <w:r>
        <w:t>bcrypt</w:t>
      </w:r>
      <w:proofErr w:type="spellEnd"/>
      <w:r>
        <w:t xml:space="preserve"> are that the hash value is different each time</w:t>
      </w:r>
      <w:r w:rsidR="001B07C7">
        <w:t>,</w:t>
      </w:r>
      <w:r>
        <w:t xml:space="preserve"> and the calculation is very slow. Therefore, when an attacker wants to use rainbow tables for hash collisions, the time cost of attacking </w:t>
      </w:r>
      <w:proofErr w:type="spellStart"/>
      <w:r>
        <w:t>bcrypt</w:t>
      </w:r>
      <w:proofErr w:type="spellEnd"/>
      <w:r>
        <w:t xml:space="preserve"> is much higher than that of attacking MD5. Although </w:t>
      </w:r>
      <w:proofErr w:type="spellStart"/>
      <w:r>
        <w:t>bcrypt</w:t>
      </w:r>
      <w:proofErr w:type="spellEnd"/>
      <w:r>
        <w:t xml:space="preserve">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5" w:name="_Toc89385459"/>
      <w:r>
        <w:rPr>
          <w:rFonts w:ascii="Century Schoolbook" w:hAnsi="Century Schoolbook"/>
          <w:i w:val="0"/>
          <w:iCs w:val="0"/>
          <w:color w:val="auto"/>
        </w:rPr>
        <w:t>Cross-domain Authentication Scheme</w:t>
      </w:r>
      <w:bookmarkEnd w:id="25"/>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14DF13D1">
            <wp:extent cx="4915082" cy="257118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977265" cy="2603713"/>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687BF772"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16760C">
        <w:rPr>
          <w:b w:val="0"/>
        </w:rPr>
        <w:instrText xml:space="preserve"> ADDIN EN.CITE &lt;EndNote&gt;&lt;Cite&gt;&lt;Author&gt;Dammak&lt;/Author&gt;&lt;Year&gt;2019&lt;/Year&gt;&lt;RecNum&gt;2422&lt;/RecNum&gt;&lt;DisplayText&gt;[21]&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16760C">
        <w:rPr>
          <w:b w:val="0"/>
          <w:noProof/>
        </w:rPr>
        <w:t>[</w:t>
      </w:r>
      <w:hyperlink w:anchor="_ENREF_21" w:tooltip="Dammak, 2019 #2422" w:history="1">
        <w:r w:rsidR="00D44391">
          <w:rPr>
            <w:b w:val="0"/>
            <w:noProof/>
          </w:rPr>
          <w:t>21</w:t>
        </w:r>
      </w:hyperlink>
      <w:r w:rsidR="0016760C">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16760C">
        <w:rPr>
          <w:b w:val="0"/>
        </w:rPr>
        <w:instrText xml:space="preserve"> ADDIN EN.CITE &lt;EndNote&gt;&lt;Cite&gt;&lt;Author&gt;Ahmed&lt;/Author&gt;&lt;Year&gt;2019&lt;/Year&gt;&lt;RecNum&gt;2423&lt;/RecNum&gt;&lt;DisplayText&gt;[22]&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16760C">
        <w:rPr>
          <w:b w:val="0"/>
          <w:noProof/>
        </w:rPr>
        <w:t>[</w:t>
      </w:r>
      <w:hyperlink w:anchor="_ENREF_22" w:tooltip="Ahmed, 2019 #2423" w:history="1">
        <w:r w:rsidR="00D44391">
          <w:rPr>
            <w:b w:val="0"/>
            <w:noProof/>
          </w:rPr>
          <w:t>22</w:t>
        </w:r>
      </w:hyperlink>
      <w:r w:rsidR="0016760C">
        <w:rPr>
          <w:b w:val="0"/>
          <w:noProof/>
        </w:rPr>
        <w:t>]</w:t>
      </w:r>
      <w:r w:rsidR="0016760C">
        <w:rPr>
          <w:b w:val="0"/>
        </w:rPr>
        <w:fldChar w:fldCharType="end"/>
      </w:r>
      <w:r w:rsidRPr="0084208C">
        <w:rPr>
          <w:b w:val="0"/>
        </w:rPr>
        <w:t>. Therefore, JWT is chosen as the cross-domain authentication scheme.</w:t>
      </w:r>
    </w:p>
    <w:p w14:paraId="138DFC29" w14:textId="5ABA3D7F" w:rsidR="0084208C" w:rsidRDefault="0084208C" w:rsidP="0084208C">
      <w:pPr>
        <w:pStyle w:val="3"/>
        <w:rPr>
          <w:rFonts w:ascii="Century Schoolbook" w:hAnsi="Century Schoolbook"/>
          <w:color w:val="auto"/>
          <w:sz w:val="24"/>
          <w:szCs w:val="24"/>
        </w:rPr>
      </w:pPr>
      <w:bookmarkStart w:id="26" w:name="_Toc89385460"/>
      <w:r>
        <w:rPr>
          <w:rFonts w:ascii="Century Schoolbook" w:hAnsi="Century Schoolbook"/>
          <w:color w:val="auto"/>
          <w:sz w:val="24"/>
          <w:szCs w:val="24"/>
        </w:rPr>
        <w:t>Send Posts</w:t>
      </w:r>
      <w:bookmarkEnd w:id="26"/>
    </w:p>
    <w:p w14:paraId="59B1E773" w14:textId="5946EC26" w:rsidR="0084208C" w:rsidRDefault="0084208C" w:rsidP="0084208C">
      <w:r>
        <w:t xml:space="preserve">Due to </w:t>
      </w:r>
      <w:r w:rsidR="001B07C7">
        <w:t>not finding</w:t>
      </w:r>
      <w:r>
        <w:t xml:space="preserve"> a suitable open-source rich text editor, I developed a text box. The text box contains four buttons for e</w:t>
      </w:r>
      <w:r w:rsidR="001B07C7">
        <w:t>mojis</w:t>
      </w:r>
      <w:r>
        <w:t>, anonymity, encryption and detection.</w:t>
      </w:r>
    </w:p>
    <w:p w14:paraId="6A7B8AF8" w14:textId="77777777" w:rsidR="00FE7B18" w:rsidRDefault="00FE7B18" w:rsidP="00FE7B18">
      <w:pPr>
        <w:jc w:val="center"/>
      </w:pPr>
      <w:r>
        <w:rPr>
          <w:rFonts w:ascii="Times New Roman" w:hAnsi="Times New Roman" w:cs="Times New Roman" w:hint="eastAsia"/>
          <w:noProof/>
          <w:sz w:val="24"/>
        </w:rPr>
        <w:lastRenderedPageBreak/>
        <w:drawing>
          <wp:inline distT="0" distB="0" distL="0" distR="0" wp14:anchorId="2FB78799" wp14:editId="0C03AB4B">
            <wp:extent cx="3874883" cy="1341703"/>
            <wp:effectExtent l="0" t="0" r="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78450" cy="1481441"/>
                    </a:xfrm>
                    <a:prstGeom prst="rect">
                      <a:avLst/>
                    </a:prstGeom>
                  </pic:spPr>
                </pic:pic>
              </a:graphicData>
            </a:graphic>
          </wp:inline>
        </w:drawing>
      </w:r>
    </w:p>
    <w:p w14:paraId="6D9E3C48" w14:textId="5547B00A" w:rsidR="00FE7B18" w:rsidRP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0C5D7D10" w14:textId="1B4628F7" w:rsidR="0084208C" w:rsidRDefault="0084208C" w:rsidP="0084208C">
      <w:r w:rsidRPr="00F70018">
        <w:rPr>
          <w:b/>
          <w:bCs/>
        </w:rPr>
        <w:t>Anonymous button</w:t>
      </w:r>
      <w:r w:rsidR="00FE7B18" w:rsidRPr="00F70018">
        <w:rPr>
          <w:rFonts w:hint="eastAsia"/>
          <w:b/>
          <w:bCs/>
        </w:rPr>
        <w:t>:</w:t>
      </w:r>
      <w:r w:rsidR="00FE7B18" w:rsidRPr="00F70018">
        <w:rPr>
          <w:b/>
          <w:bCs/>
        </w:rPr>
        <w:t xml:space="preserve"> </w:t>
      </w:r>
      <w:r>
        <w:t>Since jQuery is not available in Vue, use v-model instead for the two-way binding of data. By listening for user input events to update data, which improves Vue supports not only the MVC pattern but also the MVVM pattern. V-model also works well with text editors.</w:t>
      </w:r>
    </w:p>
    <w:p w14:paraId="29761404" w14:textId="2EAA02B2"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t xml:space="preserve">Since the encryption function is not to ensure that people cannot read the plaintext, but only transcoding. Therefore, a reversible encryption or encoding method is required. Based on this requirement, Base64 encoding is suitable in the encryption part. </w:t>
      </w:r>
    </w:p>
    <w:p w14:paraId="119B2B8C" w14:textId="18CDE4C3" w:rsidR="0084208C" w:rsidRDefault="0084208C" w:rsidP="0084208C">
      <w:r w:rsidRPr="00F70018">
        <w:rPr>
          <w:b/>
          <w:bCs/>
        </w:rPr>
        <w:t>Check button</w:t>
      </w:r>
      <w:r w:rsidR="00FE7B18" w:rsidRPr="00F70018">
        <w:rPr>
          <w:rFonts w:hint="eastAsia"/>
          <w:b/>
          <w:bCs/>
        </w:rPr>
        <w:t>:</w:t>
      </w:r>
      <w:r w:rsidR="00FE7B18">
        <w:t xml:space="preserve"> </w:t>
      </w:r>
      <w:r>
        <w:t>Sensitive information detection includes sensitive content detection and NER.</w:t>
      </w:r>
    </w:p>
    <w:p w14:paraId="08E24A31" w14:textId="28F517B8" w:rsidR="0084208C" w:rsidRPr="00FE7B18" w:rsidRDefault="001B07C7" w:rsidP="0084208C">
      <w:pPr>
        <w:pStyle w:val="4"/>
        <w:rPr>
          <w:rFonts w:ascii="Century Schoolbook" w:hAnsi="Century Schoolbook"/>
          <w:bCs w:val="0"/>
          <w:i w:val="0"/>
          <w:iCs w:val="0"/>
          <w:color w:val="000000" w:themeColor="text1"/>
        </w:rPr>
      </w:pPr>
      <w:bookmarkStart w:id="27" w:name="_Toc89385461"/>
      <w:r>
        <w:rPr>
          <w:rFonts w:ascii="Century Schoolbook" w:hAnsi="Century Schoolbook"/>
          <w:bCs w:val="0"/>
          <w:i w:val="0"/>
          <w:iCs w:val="0"/>
          <w:color w:val="000000" w:themeColor="text1"/>
          <w:lang w:eastAsia="zh-CN"/>
        </w:rPr>
        <w:t>The sensitive</w:t>
      </w:r>
      <w:r w:rsidR="00FE7B18" w:rsidRPr="00FE7B18">
        <w:rPr>
          <w:rFonts w:ascii="Century Schoolbook" w:hAnsi="Century Schoolbook"/>
          <w:bCs w:val="0"/>
          <w:i w:val="0"/>
          <w:iCs w:val="0"/>
          <w:color w:val="000000" w:themeColor="text1"/>
          <w:lang w:eastAsia="zh-CN"/>
        </w:rPr>
        <w:t xml:space="preserve"> information detection mechanism</w:t>
      </w:r>
      <w:bookmarkEnd w:id="27"/>
    </w:p>
    <w:p w14:paraId="280AB6B5" w14:textId="7F72CCC7" w:rsidR="0084208C" w:rsidRDefault="001B07C7" w:rsidP="0084208C">
      <w:r>
        <w:t>This section aims</w:t>
      </w:r>
      <w:r w:rsidR="0084208C">
        <w:t xml:space="preserve"> to detect sensitive information against text </w:t>
      </w:r>
      <w:r w:rsidR="00FE7B18">
        <w:t>content;</w:t>
      </w:r>
      <w:r w:rsidR="0084208C">
        <w:t xml:space="preserve"> hence</w:t>
      </w:r>
      <w:r w:rsidR="00173B78">
        <w:rPr>
          <w:rFonts w:hint="eastAsia"/>
          <w:lang w:eastAsia="zh-CN"/>
        </w:rPr>
        <w:t xml:space="preserve">, we consider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FE7B18">
      <w:pPr>
        <w:pStyle w:val="a0"/>
        <w:numPr>
          <w:ilvl w:val="0"/>
          <w:numId w:val="41"/>
        </w:numPr>
      </w:pPr>
      <w:r>
        <w:t>Consider Keywords about Workplace</w:t>
      </w:r>
    </w:p>
    <w:p w14:paraId="47D3C4C7" w14:textId="77777777" w:rsidR="00FE7B18" w:rsidRDefault="00FE7B18" w:rsidP="00FE7B18">
      <w:r>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consulting tutors, searching materials and my own understanding, I chose the following keywords: "Job", "work", "overtime", "boss", "employer", "colleague", "workmate", "salary", "wage", "income", "burnout", "Equality", "get fired" and "get the sack". </w:t>
      </w:r>
    </w:p>
    <w:p w14:paraId="6B7CB00C" w14:textId="6B6CCBCF" w:rsidR="00FE7B18" w:rsidRDefault="00FE7B18" w:rsidP="00FE7B18">
      <w:pPr>
        <w:pStyle w:val="a0"/>
        <w:numPr>
          <w:ilvl w:val="0"/>
          <w:numId w:val="41"/>
        </w:numPr>
      </w:pPr>
      <w:r>
        <w:t>Crawler Data</w:t>
      </w:r>
    </w:p>
    <w:p w14:paraId="67FAB979" w14:textId="5BFF9FA4" w:rsidR="00FE7B18" w:rsidRDefault="00FE7B18" w:rsidP="00FE7B18">
      <w:bookmarkStart w:id="28" w:name="OLE_LINK5"/>
      <w:bookmarkStart w:id="29"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w:t>
      </w:r>
      <w:r w:rsidR="002B0A4B">
        <w:lastRenderedPageBreak/>
        <w:t>search</w:t>
      </w:r>
      <w:r>
        <w:t xml:space="preserve">. The former searches only all tweets from the past seven days, while the latter begins with the first tweet in March 2006. </w:t>
      </w:r>
      <w:r w:rsidR="00E15C16">
        <w:t>To gain more information and train classifiers better, we chose to use “search_all_tweets” for this project</w:t>
      </w:r>
      <w:r>
        <w:t>. Set the start time and end time of the search range between January 1, 20</w:t>
      </w:r>
      <w:r w:rsidR="00492AAE">
        <w:t>20</w:t>
      </w:r>
      <w:r>
        <w:t>, and October 1, 2021, to crawl 8000 pieces of data.</w:t>
      </w:r>
      <w:r w:rsidR="00492AAE">
        <w:t xml:space="preserve"> </w:t>
      </w:r>
      <w:r w:rsidR="00492AAE" w:rsidRPr="00492AAE">
        <w:t xml:space="preserve">Input keywords into Postman and save the obtained .json file as </w:t>
      </w:r>
      <w:r w:rsidR="00E15C16">
        <w:t xml:space="preserve">a </w:t>
      </w:r>
      <w:r w:rsidR="00492AAE" w:rsidRPr="00492AAE">
        <w:t>.xlsx file for easy annotation.</w:t>
      </w:r>
    </w:p>
    <w:bookmarkEnd w:id="28"/>
    <w:bookmarkEnd w:id="29"/>
    <w:p w14:paraId="18AA53DD" w14:textId="038D3E97" w:rsidR="00FE7B18" w:rsidRDefault="00FE7B18" w:rsidP="00FE7B18">
      <w:pPr>
        <w:pStyle w:val="a0"/>
        <w:numPr>
          <w:ilvl w:val="0"/>
          <w:numId w:val="41"/>
        </w:numPr>
      </w:pPr>
      <w:r>
        <w:t>Annotation data</w:t>
      </w:r>
    </w:p>
    <w:p w14:paraId="59601741" w14:textId="27A0BD88" w:rsidR="00FE7B18" w:rsidRDefault="00FE7B18" w:rsidP="00FE7B18">
      <w:r>
        <w:t xml:space="preserve">Since a large number of tweets are non-sensitive, most of the non-sensitive data are filtered out after several rounds of screening to balance sensitive data and non-sensitive data. After manual annotation, total obtain 800 valid data. Then randomly select 650 </w:t>
      </w:r>
      <w:r w:rsidR="00E15C16">
        <w:t>valuable</w:t>
      </w:r>
      <w:r>
        <w:t xml:space="preserve"> data and store them in excel. It contains 300 sensitive data and 350 non-sensitive data as the final data set.</w:t>
      </w:r>
    </w:p>
    <w:p w14:paraId="56690DE0" w14:textId="609399AC" w:rsidR="00FE7B18" w:rsidRDefault="00FE7B18" w:rsidP="00FE7B18">
      <w:pPr>
        <w:pStyle w:val="a0"/>
        <w:numPr>
          <w:ilvl w:val="0"/>
          <w:numId w:val="41"/>
        </w:numPr>
      </w:pPr>
      <w:r>
        <w:t xml:space="preserve">Data Preprocessing </w:t>
      </w:r>
    </w:p>
    <w:p w14:paraId="17462E7B" w14:textId="789C45FE" w:rsidR="00FE7B18" w:rsidRDefault="00FE7B18" w:rsidP="00FE7B18">
      <w:r>
        <w:t xml:space="preserve">Data preprocessing includes removing nonsense words, determining whether the string is in English, removing punctuation, part of speech restoration, and filtering stop words. This step relies heavily on the nltk library. Nltk, </w:t>
      </w:r>
      <w:r w:rsidR="00E15C16">
        <w:t>a</w:t>
      </w:r>
      <w:r>
        <w:t xml:space="preserve"> Natural Language Toolkit, is a Python library for NLP research. Nltk can meet almost all data preprocessing requirements.</w:t>
      </w:r>
    </w:p>
    <w:p w14:paraId="7A71F1EE" w14:textId="587CB1BF" w:rsidR="00FE7B18" w:rsidRDefault="00FE7B18" w:rsidP="00FE7B18">
      <w:r>
        <w:t xml:space="preserve">The removal of nonsense words mainly refers to removing the username follow "@", the tag "#" and the URL links that begin with "http". These </w:t>
      </w:r>
      <w:r w:rsidR="00E15C16">
        <w:t xml:space="preserve">parts of the text </w:t>
      </w:r>
      <w:r>
        <w:t xml:space="preserve">don't make any sense for analysis. The next step is to </w:t>
      </w:r>
      <w:r w:rsidR="00173B78">
        <w:rPr>
          <w:rFonts w:hint="eastAsia"/>
          <w:lang w:eastAsia="zh-CN"/>
        </w:rPr>
        <w:t xml:space="preserve">regularly filter all pure English strings </w:t>
      </w:r>
      <w:r w:rsidR="0016760C">
        <w:rPr>
          <w:rFonts w:hint="eastAsia"/>
          <w:lang w:eastAsia="zh-CN"/>
        </w:rPr>
        <w:t>and</w:t>
      </w:r>
      <w:r w:rsidR="0016760C">
        <w:rPr>
          <w:lang w:eastAsia="zh-CN"/>
        </w:rPr>
        <w:t xml:space="preserve"> </w:t>
      </w:r>
      <w:r w:rsidR="0016760C">
        <w:t xml:space="preserve">extract the </w:t>
      </w:r>
      <w:r>
        <w:t xml:space="preserve">word stem. In terms of the processing of stop words, combine nltk's stop words table with the stop words table I set to delete all the stop words in the valid data. Next, according to sensitive and non-sensitive data, each processed tweet is spliced separately to generate two new data lists. </w:t>
      </w:r>
    </w:p>
    <w:p w14:paraId="005B4215" w14:textId="23B4B191" w:rsidR="00FE7B18" w:rsidRDefault="00FE7B18" w:rsidP="00FE7B18">
      <w:pPr>
        <w:pStyle w:val="a0"/>
        <w:numPr>
          <w:ilvl w:val="0"/>
          <w:numId w:val="41"/>
        </w:numPr>
      </w:pPr>
      <w:r>
        <w:t>Feature Extraction</w:t>
      </w:r>
    </w:p>
    <w:p w14:paraId="2FA301E6" w14:textId="6F4AF1E6" w:rsidR="00FE7B18" w:rsidRDefault="00FE7B18" w:rsidP="00FE7B18">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r w:rsidR="00E15C16">
        <w:t>vectorisation</w:t>
      </w:r>
      <w:r>
        <w:t xml:space="preserve"> to training models.</w:t>
      </w:r>
      <w:r w:rsidR="002B0A4B">
        <w:rPr>
          <w:rFonts w:hint="eastAsia"/>
        </w:rPr>
        <w:t xml:space="preserve"> </w:t>
      </w:r>
      <w:r>
        <w:t>For feature extraction of data, need to calculate term frequency (TF) and inverse document frequency (IDF). Firstly, use CountVectorizer () method to convert sensitive and non-sensitive data into vector form respectively, generate sparse matrix, and form a dictionary. This step is to get the term frequency in the data. Then calculate the inverse document frequency by using the TfidfTransformer () method.</w:t>
      </w:r>
    </w:p>
    <w:p w14:paraId="1B8C9046" w14:textId="1FF81207" w:rsidR="00FE7B18" w:rsidRDefault="00FE7B18" w:rsidP="00FE7B18">
      <w:pPr>
        <w:pStyle w:val="a0"/>
        <w:numPr>
          <w:ilvl w:val="0"/>
          <w:numId w:val="41"/>
        </w:numPr>
      </w:pPr>
      <w:r>
        <w:t>Train Model</w:t>
      </w:r>
    </w:p>
    <w:p w14:paraId="7A879E59" w14:textId="77777777" w:rsidR="00FE7B18" w:rsidRDefault="00FE7B18" w:rsidP="00FE7B18">
      <w:r>
        <w:t>Usual text classification models include SVM, K proximity, Naive Bayes, decision tree, Adaboost and random forest.</w:t>
      </w:r>
    </w:p>
    <w:p w14:paraId="13949A23" w14:textId="63708787" w:rsidR="00FE7B18" w:rsidRDefault="00FE7B18" w:rsidP="00FE7B18">
      <w:r w:rsidRPr="00FE7B18">
        <w:rPr>
          <w:b/>
          <w:bCs/>
        </w:rPr>
        <w:t xml:space="preserve">SVM: </w:t>
      </w:r>
      <w:r>
        <w:t xml:space="preserve">SVM is a binary classification model. Its basic model is a linear classifier with the </w:t>
      </w:r>
      <w:r w:rsidR="00E15C16">
        <w:t>most considerable</w:t>
      </w:r>
      <w:r>
        <w:t xml:space="preserve"> interval in the feature space. SVM contains different kernel functions to solve the problem of linear inseparability in real data</w:t>
      </w:r>
      <w:r w:rsidR="0016760C">
        <w:t xml:space="preserve"> </w:t>
      </w:r>
      <w:r w:rsidR="0016760C">
        <w:fldChar w:fldCharType="begin"/>
      </w:r>
      <w:r w:rsidR="0016760C">
        <w:instrText xml:space="preserve"> ADDIN EN.CITE &lt;EndNote&gt;&lt;Cite&gt;&lt;Author&gt;Tharwat&lt;/Author&gt;&lt;Year&gt;2019&lt;/Year&gt;&lt;RecNum&gt;2424&lt;/RecNum&gt;&lt;DisplayText&gt;[23]&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16760C">
        <w:rPr>
          <w:noProof/>
        </w:rPr>
        <w:t>[</w:t>
      </w:r>
      <w:hyperlink w:anchor="_ENREF_23" w:tooltip="Tharwat, 2019 #2424" w:history="1">
        <w:r w:rsidR="00D44391">
          <w:rPr>
            <w:noProof/>
          </w:rPr>
          <w:t>23</w:t>
        </w:r>
      </w:hyperlink>
      <w:r w:rsidR="0016760C">
        <w:rPr>
          <w:noProof/>
        </w:rPr>
        <w:t>]</w:t>
      </w:r>
      <w:r w:rsidR="0016760C">
        <w:fldChar w:fldCharType="end"/>
      </w:r>
      <w:r>
        <w:t>. I use linear kernel and poly kernel to train the SVM model.</w:t>
      </w:r>
    </w:p>
    <w:p w14:paraId="7127D869" w14:textId="726F9516" w:rsidR="00FE7B18" w:rsidRDefault="00FE7B18" w:rsidP="00FE7B18">
      <w:pPr>
        <w:spacing w:after="240"/>
      </w:pPr>
      <w:r w:rsidRPr="00FE7B18">
        <w:rPr>
          <w:rFonts w:hint="eastAsia"/>
          <w:b/>
          <w:bCs/>
          <w:lang w:eastAsia="zh-CN"/>
        </w:rPr>
        <w:lastRenderedPageBreak/>
        <w:t>K-NN</w:t>
      </w:r>
      <w:r w:rsidRPr="00FE7B18">
        <w:rPr>
          <w:b/>
          <w:bCs/>
          <w:lang w:eastAsia="zh-CN"/>
        </w:rPr>
        <w:t>:</w:t>
      </w:r>
      <w:r>
        <w:rPr>
          <w:lang w:eastAsia="zh-CN"/>
        </w:rPr>
        <w:t xml:space="preserve"> </w:t>
      </w:r>
      <w:r>
        <w:t>The idea of the K-NN algorithm is that in the feature space, if most of the K nearest samples near a sample belong to a specific category, then this one also belongs to that category. After adjusting the number of neighbours, when the number of neighbours is 13, it will have the maximum accuracy with the minimum computation amount.</w:t>
      </w:r>
    </w:p>
    <w:tbl>
      <w:tblPr>
        <w:tblW w:w="7094" w:type="dxa"/>
        <w:tblInd w:w="647" w:type="dxa"/>
        <w:tblLook w:val="04A0" w:firstRow="1" w:lastRow="0" w:firstColumn="1" w:lastColumn="0" w:noHBand="0" w:noVBand="1"/>
      </w:tblPr>
      <w:tblGrid>
        <w:gridCol w:w="139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77777777" w:rsidR="00FE7B18" w:rsidRPr="00FE7B18" w:rsidRDefault="00FE7B18" w:rsidP="00FE7B18">
            <w:pPr>
              <w:spacing w:beforeLines="20" w:before="48" w:afterLines="20" w:after="48"/>
              <w:jc w:val="center"/>
              <w:rPr>
                <w:b/>
                <w:bCs/>
              </w:rPr>
            </w:pPr>
            <w:r w:rsidRPr="00FE7B18">
              <w:rPr>
                <w:rFonts w:hint="eastAsia"/>
                <w:b/>
                <w:bCs/>
              </w:rPr>
              <w:t>Neighbo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77777777" w:rsidR="00FE7B18" w:rsidRPr="00FE7B18" w:rsidRDefault="00FE7B18" w:rsidP="00FE7B18">
            <w:pPr>
              <w:spacing w:beforeLines="20" w:before="48" w:afterLines="20" w:after="48"/>
              <w:jc w:val="center"/>
            </w:pPr>
            <w:r w:rsidRPr="00FE7B18">
              <w:rPr>
                <w:rFonts w:hint="eastAsia"/>
              </w:rPr>
              <w:t>68.99%</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77777777" w:rsidR="00FE7B18" w:rsidRPr="00FE7B18" w:rsidRDefault="00FE7B18" w:rsidP="00FE7B18">
            <w:pPr>
              <w:spacing w:beforeLines="20" w:before="48" w:afterLines="20" w:after="48"/>
              <w:jc w:val="center"/>
            </w:pPr>
            <w:r w:rsidRPr="00FE7B18">
              <w:rPr>
                <w:rFonts w:hint="eastAsia"/>
              </w:rPr>
              <w:t>73.64%</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77777777" w:rsidR="00FE7B18" w:rsidRPr="00FE7B18" w:rsidRDefault="00FE7B18" w:rsidP="00FE7B18">
            <w:pPr>
              <w:spacing w:beforeLines="20" w:before="48" w:afterLines="20" w:after="48"/>
              <w:jc w:val="center"/>
            </w:pPr>
            <w:r w:rsidRPr="00FE7B18">
              <w:rPr>
                <w:rFonts w:hint="eastAsia"/>
              </w:rPr>
              <w:t>72.09%</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77777777" w:rsidR="00FE7B18" w:rsidRPr="00FE7B18" w:rsidRDefault="00FE7B18" w:rsidP="00FE7B18">
            <w:pPr>
              <w:spacing w:beforeLines="20" w:before="48" w:afterLines="20" w:after="48"/>
              <w:jc w:val="center"/>
            </w:pPr>
            <w:r w:rsidRPr="00FE7B18">
              <w:rPr>
                <w:rFonts w:hint="eastAsia"/>
              </w:rPr>
              <w:t>76.74%</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77777777" w:rsidR="00FE7B18" w:rsidRPr="00FE7B18" w:rsidRDefault="00FE7B18" w:rsidP="00FE7B18">
            <w:pPr>
              <w:spacing w:beforeLines="20" w:before="48" w:afterLines="20" w:after="48"/>
              <w:jc w:val="center"/>
            </w:pPr>
            <w:r w:rsidRPr="00FE7B18">
              <w:rPr>
                <w:rFonts w:hint="eastAsia"/>
              </w:rPr>
              <w:t>77.52%</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77777777" w:rsidR="00FE7B18" w:rsidRPr="00FE7B18" w:rsidRDefault="00FE7B18" w:rsidP="00FE7B18">
            <w:pPr>
              <w:spacing w:beforeLines="20" w:before="48" w:afterLines="20" w:after="48"/>
              <w:jc w:val="center"/>
            </w:pPr>
            <w:r w:rsidRPr="00FE7B18">
              <w:rPr>
                <w:rFonts w:hint="eastAsia"/>
              </w:rPr>
              <w:t>77.52%</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77777777" w:rsidR="00FE7B18" w:rsidRPr="00FE7B18" w:rsidRDefault="00FE7B18" w:rsidP="00FE7B18">
      <w:r w:rsidRPr="00FE7B18">
        <w:rPr>
          <w:b/>
          <w:bCs/>
        </w:rPr>
        <w:t>Naive Bayes:</w:t>
      </w:r>
      <w:r w:rsidRPr="00FE7B18">
        <w:t xml:space="preserve"> is a simple probabilistic classifier based on Bayes' theorem. The naive Bayes dependence requires Laplace smoothing to deal with possible zero-probability problems, so set a number for the Laplace smoothing parameter. And since the sensitive information and non-sensitive information in the data set are not balanced, the prior probability needs to be considered by the Bayesian model.</w:t>
      </w:r>
    </w:p>
    <w:p w14:paraId="457AE5EA" w14:textId="77777777" w:rsidR="00FE7B18" w:rsidRPr="00FE7B18" w:rsidRDefault="00FE7B18" w:rsidP="00FE7B18">
      <w:r w:rsidRPr="00FE7B18">
        <w:rPr>
          <w:b/>
          <w:bCs/>
        </w:rPr>
        <w:t>Decision tree:</w:t>
      </w:r>
      <w:r w:rsidRPr="00FE7B18">
        <w:t xml:space="preserve"> is a method to approximate the value of the discrete function. Due to a large amount of data, and to prevent excessive fitting, set the tree depth to 10. And when setting the minimum number of samples required to 4 would obtain the highest accuracy.</w:t>
      </w:r>
    </w:p>
    <w:p w14:paraId="16D31D6C" w14:textId="4E4AB1CC" w:rsidR="00FE7B18" w:rsidRPr="00FE7B18" w:rsidRDefault="00FE7B18" w:rsidP="00FE7B18">
      <w:r w:rsidRPr="00FE7B18">
        <w:rPr>
          <w:b/>
          <w:bCs/>
        </w:rPr>
        <w:t>Adaboost:</w:t>
      </w:r>
      <w:r w:rsidRPr="00FE7B18">
        <w:t xml:space="preserve"> is a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 </w:t>
      </w:r>
    </w:p>
    <w:p w14:paraId="3C1C82CA" w14:textId="4117202A" w:rsidR="00FE7B18" w:rsidRPr="00FE7B18" w:rsidRDefault="00FE7B18" w:rsidP="00FE7B18">
      <w:r w:rsidRPr="00FE7B18">
        <w:rPr>
          <w:b/>
          <w:bCs/>
        </w:rPr>
        <w:t>Random forest:</w:t>
      </w:r>
      <w:r w:rsidRPr="00FE7B18">
        <w:t xml:space="preserve"> refers to a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4D548D4A" w:rsidR="00FE7B18" w:rsidRPr="00FE7B18" w:rsidRDefault="00FE7B18" w:rsidP="00FE7B18">
            <w:pPr>
              <w:spacing w:beforeLines="20" w:before="48" w:afterLines="20" w:after="48"/>
              <w:jc w:val="center"/>
            </w:pPr>
            <w:r w:rsidRPr="00FE7B18">
              <w:rPr>
                <w:rFonts w:hint="eastAsia"/>
              </w:rPr>
              <w:t>7</w:t>
            </w:r>
            <w:r w:rsidR="00D77A6A">
              <w:t>7</w:t>
            </w:r>
            <w:r w:rsidRPr="00FE7B18">
              <w:rPr>
                <w:rFonts w:hint="eastAsia"/>
              </w:rPr>
              <w:t>.</w:t>
            </w:r>
            <w:r w:rsidR="00D77A6A">
              <w:t>52</w:t>
            </w:r>
            <w:r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491A216E" w:rsidR="00FE7B18" w:rsidRPr="00FE7B18" w:rsidRDefault="00D77A6A" w:rsidP="00FE7B18">
            <w:pPr>
              <w:spacing w:beforeLines="20" w:before="48" w:afterLines="20" w:after="48"/>
              <w:jc w:val="center"/>
            </w:pPr>
            <w:r>
              <w:t>58</w:t>
            </w:r>
            <w:r w:rsidR="00FE7B18" w:rsidRPr="00FE7B18">
              <w:rPr>
                <w:rFonts w:hint="eastAsia"/>
              </w:rPr>
              <w:t>.</w:t>
            </w:r>
            <w:r>
              <w:t>14</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1ED72F15" w:rsidR="00FE7B18" w:rsidRPr="00FE7B18" w:rsidRDefault="00FE7B18" w:rsidP="00FE7B18">
            <w:pPr>
              <w:spacing w:beforeLines="20" w:before="48" w:afterLines="20" w:after="48"/>
              <w:jc w:val="center"/>
            </w:pPr>
            <w:r w:rsidRPr="00FE7B18">
              <w:rPr>
                <w:rFonts w:hint="eastAsia"/>
              </w:rPr>
              <w:t>7</w:t>
            </w:r>
            <w:r w:rsidR="00D77A6A">
              <w:t>1</w:t>
            </w:r>
            <w:r w:rsidRPr="00FE7B18">
              <w:rPr>
                <w:rFonts w:hint="eastAsia"/>
              </w:rPr>
              <w:t>.</w:t>
            </w:r>
            <w:r w:rsidR="00D77A6A">
              <w:t>31</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77777777" w:rsidR="00FE7B18" w:rsidRPr="00FE7B18" w:rsidRDefault="00FE7B18" w:rsidP="00FE7B18">
            <w:pPr>
              <w:spacing w:beforeLines="20" w:before="48" w:afterLines="20" w:after="48"/>
              <w:jc w:val="center"/>
            </w:pPr>
            <w:r w:rsidRPr="00FE7B18">
              <w:rPr>
                <w:rFonts w:hint="eastAsia"/>
              </w:rPr>
              <w:t>81.40%</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15ADF5BD" w:rsidR="00FE7B18" w:rsidRPr="00FE7B18" w:rsidRDefault="00D77A6A" w:rsidP="00FE7B18">
            <w:pPr>
              <w:spacing w:beforeLines="20" w:before="48" w:afterLines="20" w:after="48"/>
              <w:jc w:val="center"/>
            </w:pPr>
            <w:r>
              <w:t>69</w:t>
            </w:r>
            <w:r w:rsidR="00FE7B18" w:rsidRPr="00FE7B18">
              <w:rPr>
                <w:rFonts w:hint="eastAsia"/>
              </w:rPr>
              <w:t>.</w:t>
            </w:r>
            <w:r>
              <w:t>7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63C90820" w:rsidR="00FE7B18" w:rsidRPr="00FE7B18" w:rsidRDefault="00FE7B18" w:rsidP="00FE7B18">
            <w:pPr>
              <w:spacing w:beforeLines="20" w:before="48" w:afterLines="20" w:after="48"/>
              <w:jc w:val="center"/>
            </w:pPr>
            <w:r w:rsidRPr="00FE7B18">
              <w:rPr>
                <w:rFonts w:hint="eastAsia"/>
              </w:rPr>
              <w:t>6</w:t>
            </w:r>
            <w:r w:rsidR="00D77A6A">
              <w:t>3</w:t>
            </w:r>
            <w:r w:rsidRPr="00FE7B18">
              <w:rPr>
                <w:rFonts w:hint="eastAsia"/>
              </w:rPr>
              <w:t>.</w:t>
            </w:r>
            <w:r w:rsidR="00D77A6A">
              <w:t>57</w:t>
            </w:r>
            <w:r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8716A53" w:rsidR="00FE7B18" w:rsidRPr="00FE7B18" w:rsidRDefault="00FE7B18" w:rsidP="00FE7B18">
            <w:pPr>
              <w:spacing w:beforeLines="20" w:before="48" w:afterLines="20" w:after="48"/>
              <w:jc w:val="center"/>
            </w:pPr>
            <w:r w:rsidRPr="00FE7B18">
              <w:rPr>
                <w:rFonts w:hint="eastAsia"/>
              </w:rPr>
              <w:t>7</w:t>
            </w:r>
            <w:r w:rsidR="00D77A6A">
              <w:t>1</w:t>
            </w:r>
            <w:r w:rsidRPr="00FE7B18">
              <w:rPr>
                <w:rFonts w:hint="eastAsia"/>
              </w:rPr>
              <w:t>.</w:t>
            </w:r>
            <w:r w:rsidR="00D77A6A">
              <w:t>32</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0AC8A53E" w:rsidR="00FE7B18" w:rsidRPr="00FE7B18" w:rsidRDefault="00FE7B18" w:rsidP="00FE7B18">
            <w:pPr>
              <w:spacing w:beforeLines="20" w:before="48" w:afterLines="20" w:after="48"/>
              <w:jc w:val="center"/>
            </w:pPr>
            <w:r w:rsidRPr="00FE7B18">
              <w:rPr>
                <w:rFonts w:hint="eastAsia"/>
              </w:rPr>
              <w:t>5</w:t>
            </w:r>
            <w:r w:rsidR="00D77A6A">
              <w:t>3</w:t>
            </w:r>
            <w:r w:rsidRPr="00FE7B18">
              <w:rPr>
                <w:rFonts w:hint="eastAsia"/>
              </w:rPr>
              <w:t>.</w:t>
            </w:r>
            <w:r w:rsidR="00D77A6A">
              <w:t>70</w:t>
            </w:r>
            <w:r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77777777" w:rsidR="00FE7B18" w:rsidRPr="00FE7B18" w:rsidRDefault="00FE7B18" w:rsidP="00FE7B18">
            <w:pPr>
              <w:spacing w:beforeLines="20" w:before="48" w:afterLines="20" w:after="48"/>
              <w:jc w:val="center"/>
            </w:pPr>
            <w:r w:rsidRPr="00FE7B18">
              <w:rPr>
                <w:rFonts w:hint="eastAsia"/>
              </w:rPr>
              <w:t>2.27%</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4A9E9C7F" w:rsidR="00FE7B18" w:rsidRPr="00FE7B18" w:rsidRDefault="00D77A6A" w:rsidP="00FE7B18">
            <w:pPr>
              <w:spacing w:beforeLines="20" w:before="48" w:afterLines="20" w:after="48"/>
              <w:jc w:val="center"/>
            </w:pPr>
            <w:r>
              <w:t>37</w:t>
            </w:r>
            <w:r w:rsidR="00FE7B18" w:rsidRPr="00FE7B18">
              <w:rPr>
                <w:rFonts w:hint="eastAsia"/>
              </w:rPr>
              <w:t>.</w:t>
            </w:r>
            <w:r>
              <w:t>03</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56B74C74" w:rsidR="00FE7B18" w:rsidRPr="00FE7B18" w:rsidRDefault="00FE7B18" w:rsidP="00FE7B18">
            <w:pPr>
              <w:spacing w:beforeLines="20" w:before="48" w:afterLines="20" w:after="48"/>
              <w:jc w:val="center"/>
            </w:pPr>
            <w:r w:rsidRPr="00FE7B18">
              <w:rPr>
                <w:rFonts w:hint="eastAsia"/>
              </w:rPr>
              <w:t>6</w:t>
            </w:r>
            <w:r w:rsidR="00D77A6A">
              <w:t>2</w:t>
            </w:r>
            <w:r w:rsidRPr="00FE7B18">
              <w:rPr>
                <w:rFonts w:hint="eastAsia"/>
              </w:rPr>
              <w:t>.</w:t>
            </w:r>
            <w:r w:rsidR="00D77A6A">
              <w:t>96</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268FFECA" w:rsidR="00FE7B18" w:rsidRPr="00FE7B18" w:rsidRDefault="00FE7B18" w:rsidP="00FE7B18">
            <w:pPr>
              <w:spacing w:beforeLines="20" w:before="48" w:afterLines="20" w:after="48"/>
              <w:jc w:val="center"/>
            </w:pPr>
            <w:r w:rsidRPr="00FE7B18">
              <w:rPr>
                <w:rFonts w:hint="eastAsia"/>
              </w:rPr>
              <w:t>4</w:t>
            </w:r>
            <w:r w:rsidR="00D77A6A">
              <w:t>0</w:t>
            </w:r>
            <w:r w:rsidRPr="00FE7B18">
              <w:rPr>
                <w:rFonts w:hint="eastAsia"/>
              </w:rPr>
              <w:t>.</w:t>
            </w:r>
            <w:r w:rsidR="00D77A6A">
              <w:t>74</w:t>
            </w:r>
            <w:r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3AA67012" w:rsidR="00FE7B18" w:rsidRPr="00FE7B18" w:rsidRDefault="00D77A6A" w:rsidP="00FE7B18">
            <w:pPr>
              <w:spacing w:beforeLines="20" w:before="48" w:afterLines="20" w:after="48"/>
              <w:jc w:val="center"/>
            </w:pPr>
            <w:r>
              <w:t>83</w:t>
            </w:r>
            <w:r>
              <w:rPr>
                <w:rFonts w:hint="eastAsia"/>
              </w:rPr>
              <w:t>.</w:t>
            </w:r>
            <w:r>
              <w:t>33</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5C3D2DE1" w:rsidR="00FE7B18" w:rsidRPr="00FE7B18" w:rsidRDefault="00FE7B18" w:rsidP="00FE7B18">
            <w:pPr>
              <w:spacing w:beforeLines="20" w:before="48" w:afterLines="20" w:after="48"/>
              <w:jc w:val="center"/>
            </w:pPr>
            <w:r w:rsidRPr="00FE7B18">
              <w:rPr>
                <w:rFonts w:hint="eastAsia"/>
              </w:rPr>
              <w:t>4</w:t>
            </w:r>
            <w:r w:rsidR="00D77A6A">
              <w:t>0</w:t>
            </w:r>
            <w:r w:rsidRPr="00FE7B18">
              <w:rPr>
                <w:rFonts w:hint="eastAsia"/>
              </w:rPr>
              <w:t>.</w:t>
            </w:r>
            <w:r w:rsidR="00D77A6A">
              <w:t>74</w:t>
            </w:r>
            <w:r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0F143FEF" w:rsidR="00FE7B18" w:rsidRPr="00FE7B18" w:rsidRDefault="00D77A6A" w:rsidP="00FE7B18">
            <w:pPr>
              <w:spacing w:beforeLines="20" w:before="48" w:afterLines="20" w:after="48"/>
              <w:jc w:val="center"/>
            </w:pPr>
            <w:r>
              <w:t>87</w:t>
            </w:r>
            <w:r w:rsidR="00FE7B18" w:rsidRPr="00FE7B18">
              <w:rPr>
                <w:rFonts w:hint="eastAsia"/>
              </w:rPr>
              <w:t>.</w:t>
            </w:r>
            <w:r>
              <w:t>88</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3DF7CD5E" w:rsidR="00FE7B18" w:rsidRPr="00FE7B18" w:rsidRDefault="00D77A6A" w:rsidP="00FE7B18">
            <w:pPr>
              <w:spacing w:beforeLines="20" w:before="48" w:afterLines="20" w:after="48"/>
              <w:jc w:val="center"/>
            </w:pPr>
            <w:r>
              <w:t>0.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7C032111" w:rsidR="00FE7B18" w:rsidRPr="00FE7B18" w:rsidRDefault="00D77A6A" w:rsidP="00FE7B18">
            <w:pPr>
              <w:spacing w:beforeLines="20" w:before="48" w:afterLines="20" w:after="48"/>
              <w:jc w:val="center"/>
            </w:pPr>
            <w:r>
              <w:t>86</w:t>
            </w:r>
            <w:r w:rsidR="00FE7B18" w:rsidRPr="00FE7B18">
              <w:rPr>
                <w:rFonts w:hint="eastAsia"/>
              </w:rPr>
              <w:t>.</w:t>
            </w:r>
            <w:r>
              <w:t>9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6F80C826" w:rsidR="00FE7B18" w:rsidRPr="00FE7B18" w:rsidRDefault="00D77A6A" w:rsidP="00FE7B18">
            <w:pPr>
              <w:spacing w:beforeLines="20" w:before="48" w:afterLines="20" w:after="48"/>
              <w:jc w:val="center"/>
            </w:pPr>
            <w:r>
              <w:t>89</w:t>
            </w:r>
            <w:r w:rsidR="00FE7B18" w:rsidRPr="00FE7B18">
              <w:rPr>
                <w:rFonts w:hint="eastAsia"/>
              </w:rPr>
              <w:t>.</w:t>
            </w:r>
            <w:r>
              <w:t>47</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2555A21D" w:rsidR="00FE7B18" w:rsidRPr="00FE7B18" w:rsidRDefault="00D77A6A" w:rsidP="00FE7B18">
            <w:pPr>
              <w:spacing w:beforeLines="20" w:before="48" w:afterLines="20" w:after="48"/>
              <w:jc w:val="center"/>
            </w:pPr>
            <w:r>
              <w:t>75</w:t>
            </w:r>
            <w:r w:rsidR="00FE7B18" w:rsidRPr="00FE7B18">
              <w:rPr>
                <w:rFonts w:hint="eastAsia"/>
              </w:rPr>
              <w:t>.</w:t>
            </w:r>
            <w:r>
              <w:t>86</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572C8B08" w:rsidR="00FE7B18" w:rsidRPr="00FE7B18" w:rsidRDefault="00D77A6A" w:rsidP="00FE7B18">
            <w:pPr>
              <w:spacing w:beforeLines="20" w:before="48" w:afterLines="20" w:after="48"/>
              <w:jc w:val="center"/>
            </w:pPr>
            <w:r>
              <w:t>54</w:t>
            </w:r>
            <w:r w:rsidR="00FE7B18" w:rsidRPr="00FE7B18">
              <w:rPr>
                <w:rFonts w:hint="eastAsia"/>
              </w:rPr>
              <w:t>.</w:t>
            </w:r>
            <w:r>
              <w:t>21</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802AF49" w:rsidR="00FE7B18" w:rsidRPr="00FE7B18" w:rsidRDefault="00FE7B18" w:rsidP="00FE7B18">
            <w:pPr>
              <w:spacing w:beforeLines="20" w:before="48" w:afterLines="20" w:after="48"/>
              <w:jc w:val="center"/>
            </w:pPr>
            <w:r w:rsidRPr="00FE7B18">
              <w:rPr>
                <w:rFonts w:hint="eastAsia"/>
              </w:rPr>
              <w:t>8</w:t>
            </w:r>
            <w:r w:rsidR="00D77A6A">
              <w:t>1.48</w:t>
            </w:r>
            <w:r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77777777"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690021A0" w14:textId="3B6381D2" w:rsidR="004370B4" w:rsidRDefault="004370B4" w:rsidP="004370B4">
      <w:pPr>
        <w:pStyle w:val="figurecaption"/>
        <w:spacing w:after="120"/>
        <w:rPr>
          <w:b w:val="0"/>
        </w:rPr>
      </w:pPr>
      <w:r w:rsidRPr="00C16C7D">
        <w:rPr>
          <w:rFonts w:ascii="Times New Roman" w:hAnsi="Times New Roman" w:cs="Times New Roman"/>
          <w:noProof/>
          <w:sz w:val="24"/>
        </w:rPr>
        <w:lastRenderedPageBreak/>
        <w:drawing>
          <wp:inline distT="0" distB="0" distL="0" distR="0" wp14:anchorId="5AD9296E" wp14:editId="043BBD14">
            <wp:extent cx="3413156" cy="2424055"/>
            <wp:effectExtent l="0" t="0" r="3175" b="190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2238" cy="2458914"/>
                    </a:xfrm>
                    <a:prstGeom prst="rect">
                      <a:avLst/>
                    </a:prstGeom>
                  </pic:spPr>
                </pic:pic>
              </a:graphicData>
            </a:graphic>
          </wp:inline>
        </w:drawing>
      </w:r>
    </w:p>
    <w:p w14:paraId="118EA30B" w14:textId="75F4C220" w:rsidR="004370B4" w:rsidRDefault="004370B4"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p w14:paraId="17091C67" w14:textId="77777777" w:rsidR="004370B4" w:rsidRPr="004370B4" w:rsidRDefault="004370B4" w:rsidP="004370B4">
      <w:pPr>
        <w:spacing w:after="240"/>
      </w:pPr>
      <w:r w:rsidRPr="004370B4">
        <w:t>The results show that naive Bayes performs best in accuracy, precision and recall. In the ROC curve, naive Bayes also performs best. Therefore, adjust the parameters of naive Bayes continuously, and the model achieved the highest accuracy when the Laplacian smooth adjustment was set to 1.1.</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7635EC60" w:rsidR="004370B4" w:rsidRPr="004370B4" w:rsidRDefault="004370B4" w:rsidP="004370B4">
            <w:pPr>
              <w:spacing w:beforeLines="20" w:before="48" w:afterLines="20" w:after="48"/>
              <w:jc w:val="center"/>
            </w:pPr>
            <w:r w:rsidRPr="004370B4">
              <w:rPr>
                <w:rFonts w:hint="eastAsia"/>
              </w:rPr>
              <w:t>8</w:t>
            </w:r>
            <w:r w:rsidR="009F6B80">
              <w:t>2</w:t>
            </w:r>
            <w:r w:rsidRPr="004370B4">
              <w:rPr>
                <w:rFonts w:hint="eastAsia"/>
              </w:rPr>
              <w:t>.</w:t>
            </w:r>
            <w:r w:rsidR="009F6B80">
              <w:t>17</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523A51EC" w:rsidR="004370B4" w:rsidRPr="004370B4" w:rsidRDefault="004370B4" w:rsidP="004370B4">
            <w:pPr>
              <w:spacing w:beforeLines="20" w:before="48" w:afterLines="20" w:after="48"/>
              <w:jc w:val="center"/>
            </w:pPr>
            <w:r w:rsidRPr="004370B4">
              <w:rPr>
                <w:rFonts w:hint="eastAsia"/>
              </w:rPr>
              <w:t>6</w:t>
            </w:r>
            <w:r w:rsidR="009F6B80">
              <w:t>2</w:t>
            </w:r>
            <w:r w:rsidRPr="004370B4">
              <w:rPr>
                <w:rFonts w:hint="eastAsia"/>
              </w:rPr>
              <w:t>.</w:t>
            </w:r>
            <w:r w:rsidR="009F6B80">
              <w:t>96</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60F8613B" w:rsidR="004370B4" w:rsidRPr="004370B4" w:rsidRDefault="009F6B80" w:rsidP="004370B4">
            <w:pPr>
              <w:spacing w:beforeLines="20" w:before="48" w:afterLines="20" w:after="48"/>
              <w:jc w:val="center"/>
            </w:pPr>
            <w:r>
              <w:t>91</w:t>
            </w:r>
            <w:r w:rsidR="004370B4" w:rsidRPr="004370B4">
              <w:rPr>
                <w:rFonts w:hint="eastAsia"/>
              </w:rPr>
              <w:t>.</w:t>
            </w:r>
            <w:r>
              <w:t>89</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60C6858D" w:rsidR="004370B4" w:rsidRPr="004370B4" w:rsidRDefault="004370B4" w:rsidP="004370B4">
      <w:pPr>
        <w:pStyle w:val="a0"/>
        <w:numPr>
          <w:ilvl w:val="0"/>
          <w:numId w:val="41"/>
        </w:numPr>
      </w:pPr>
      <w:r w:rsidRPr="004370B4">
        <w:t>Save and Call Model</w:t>
      </w:r>
    </w:p>
    <w:p w14:paraId="566AA278" w14:textId="19E769A5" w:rsidR="004370B4" w:rsidRDefault="004370B4" w:rsidP="004370B4">
      <w:r w:rsidRPr="004370B4">
        <w:t xml:space="preserve">The system often needs to use the call model for sensitive information detection, so the model should be saved, when necessary, directly call out the use. Models are saved and loaded through the </w:t>
      </w:r>
      <w:r>
        <w:rPr>
          <w:rFonts w:hint="eastAsia"/>
          <w:lang w:eastAsia="zh-CN"/>
        </w:rPr>
        <w:t>j</w:t>
      </w:r>
      <w:r w:rsidRPr="004370B4">
        <w:t>oblib library.</w:t>
      </w:r>
    </w:p>
    <w:p w14:paraId="101EF63F" w14:textId="08C33AFF" w:rsidR="00707C47" w:rsidRDefault="00707C47" w:rsidP="00707C47">
      <w:pPr>
        <w:pStyle w:val="3"/>
        <w:rPr>
          <w:rFonts w:ascii="Century Schoolbook" w:hAnsi="Century Schoolbook"/>
          <w:color w:val="auto"/>
          <w:sz w:val="24"/>
          <w:szCs w:val="24"/>
        </w:rPr>
      </w:pPr>
      <w:bookmarkStart w:id="30" w:name="_Toc89385462"/>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s</w:t>
      </w:r>
      <w:bookmarkEnd w:id="30"/>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707C47">
      <w:pPr>
        <w:pStyle w:val="a0"/>
        <w:numPr>
          <w:ilvl w:val="0"/>
          <w:numId w:val="46"/>
        </w:numPr>
        <w:rPr>
          <w:lang w:eastAsia="zh-CN"/>
        </w:rPr>
      </w:pPr>
      <w:r>
        <w:rPr>
          <w:lang w:eastAsia="zh-CN"/>
        </w:rPr>
        <w:t>Output all tweets with encryption value 0 from the tweets table (marked 1 for encrypted tweets)</w:t>
      </w:r>
    </w:p>
    <w:p w14:paraId="33A60D9E" w14:textId="77777777" w:rsidR="00707C47" w:rsidRDefault="00707C47" w:rsidP="00707C47">
      <w:pPr>
        <w:pStyle w:val="a0"/>
        <w:numPr>
          <w:ilvl w:val="0"/>
          <w:numId w:val="46"/>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707C47">
      <w:pPr>
        <w:pStyle w:val="a0"/>
        <w:numPr>
          <w:ilvl w:val="0"/>
          <w:numId w:val="46"/>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1" w:name="_Toc89385463"/>
      <w:r>
        <w:rPr>
          <w:rFonts w:hint="eastAsia"/>
          <w:lang w:eastAsia="zh-CN"/>
        </w:rPr>
        <w:lastRenderedPageBreak/>
        <w:t>T</w:t>
      </w:r>
      <w:r>
        <w:rPr>
          <w:lang w:eastAsia="zh-CN"/>
        </w:rPr>
        <w:t>est and Evaluation</w:t>
      </w:r>
      <w:bookmarkEnd w:id="31"/>
    </w:p>
    <w:p w14:paraId="394A8180" w14:textId="7DBC0566" w:rsidR="002B0A4B" w:rsidRPr="002B0A4B" w:rsidRDefault="002B0A4B" w:rsidP="002B0A4B">
      <w:pPr>
        <w:rPr>
          <w:lang w:eastAsia="zh-CN"/>
        </w:rPr>
      </w:pPr>
      <w:r w:rsidRPr="002B0A4B">
        <w:rPr>
          <w:lang w:eastAsia="zh-CN"/>
        </w:rPr>
        <w:t>Functional testing of the project is in Section 6.1 of this chapter, and user evaluation is in Section 6.2. The evaluation process is divided into two parts, the evaluator according to the task table operating system and the questionnaire after the task. Section 6.3 makes an analysis based on the evaluation results.</w:t>
      </w:r>
    </w:p>
    <w:p w14:paraId="1A99C791" w14:textId="5E85DEB0" w:rsidR="004370B4" w:rsidRDefault="004370B4" w:rsidP="004370B4">
      <w:pPr>
        <w:pStyle w:val="2"/>
        <w:rPr>
          <w:lang w:eastAsia="zh-CN"/>
        </w:rPr>
      </w:pPr>
      <w:bookmarkStart w:id="32" w:name="_Toc89385464"/>
      <w:r>
        <w:rPr>
          <w:lang w:eastAsia="zh-CN"/>
        </w:rPr>
        <w:t>Testing</w:t>
      </w:r>
      <w:bookmarkEnd w:id="32"/>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020039">
      <w:pPr>
        <w:pStyle w:val="a0"/>
        <w:numPr>
          <w:ilvl w:val="0"/>
          <w:numId w:val="42"/>
        </w:numPr>
      </w:pPr>
      <w:r>
        <w:t>Action: Simulate user interaction with a Web application.</w:t>
      </w:r>
    </w:p>
    <w:p w14:paraId="6DDB4D05" w14:textId="6DE92D09" w:rsidR="00E410D1" w:rsidRDefault="00020039" w:rsidP="00020039">
      <w:pPr>
        <w:pStyle w:val="a0"/>
        <w:numPr>
          <w:ilvl w:val="0"/>
          <w:numId w:val="42"/>
        </w:numPr>
      </w:pPr>
      <w:r>
        <w:t xml:space="preserve">Accessors: Check the </w:t>
      </w:r>
      <w:r w:rsidR="00E15C16">
        <w:t>application’s state</w:t>
      </w:r>
      <w:r>
        <w:t xml:space="preserve"> and store the results in variables.</w:t>
      </w:r>
    </w:p>
    <w:p w14:paraId="5110FB43" w14:textId="77ED8384" w:rsidR="00020039" w:rsidRDefault="00020039" w:rsidP="00020039">
      <w:pPr>
        <w:pStyle w:val="a0"/>
        <w:numPr>
          <w:ilvl w:val="0"/>
          <w:numId w:val="42"/>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4F274BAF" w:rsidR="00020039" w:rsidRDefault="00020039" w:rsidP="00020039">
      <w:r>
        <w:t>When using Selenium for software testing, need to use assertions reasonably. When all assertions pass, the test passes. Besides, sleep time is another concern. Duo to many operations needs to rely on the results or content of the previous step, such as text encryption and sensitive information detection. In particular, it takes a long time to detect sensitive information, so you need to set a mandatory waiting time.</w:t>
      </w:r>
    </w:p>
    <w:p w14:paraId="318F5D81" w14:textId="34A83EAD" w:rsidR="00BB0ABE" w:rsidRDefault="00BB0ABE" w:rsidP="00BB0ABE">
      <w:pPr>
        <w:spacing w:after="240"/>
      </w:pPr>
      <w:r>
        <w:t xml:space="preserve">The main test content of the system is whether the front-end page is the correct jump, whether the back-end calls the API correctly, whether the operation of the database is successful. The test module is classified into Basic Functions, Send Posts, Read Posts, Like Posts, Decrypt Posts, Comment Posts and Search Posts. This is the number of test cases per module and the results. The detailed test is displayed in </w:t>
      </w:r>
      <w:r w:rsidR="00E15C16">
        <w:t xml:space="preserve">the </w:t>
      </w:r>
      <w:r>
        <w:t>appendix.</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Send Posts</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4</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0</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4</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Read Posts</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Decr</w:t>
            </w:r>
            <w:r w:rsidRPr="00E410D1">
              <w:rPr>
                <w:rFonts w:eastAsia="DengXian" w:cs="Times New Roman"/>
                <w:color w:val="000000"/>
                <w:sz w:val="24"/>
              </w:rPr>
              <w:t>y</w:t>
            </w:r>
            <w:r w:rsidRPr="00B754CF">
              <w:rPr>
                <w:rFonts w:eastAsia="DengXian" w:cs="Times New Roman"/>
                <w:color w:val="000000"/>
                <w:sz w:val="24"/>
              </w:rPr>
              <w:t>pt Posts</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3</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Comment Posts</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2</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Search Posts</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1</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B754CF" w:rsidRDefault="00BB0ABE" w:rsidP="009C760A">
            <w:pPr>
              <w:spacing w:beforeLines="20" w:before="48" w:afterLines="20" w:after="48"/>
              <w:jc w:val="center"/>
              <w:rPr>
                <w:rFonts w:eastAsia="DengXian" w:cs="Times New Roman"/>
                <w:color w:val="000000"/>
                <w:sz w:val="24"/>
              </w:rPr>
            </w:pPr>
            <w:r w:rsidRPr="00B754CF">
              <w:rPr>
                <w:rFonts w:eastAsia="DengXian" w:cs="Times New Roman"/>
                <w:color w:val="000000"/>
                <w:sz w:val="24"/>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3" w:name="_Toc89385465"/>
      <w:r>
        <w:rPr>
          <w:rFonts w:hint="eastAsia"/>
          <w:lang w:eastAsia="zh-CN"/>
        </w:rPr>
        <w:lastRenderedPageBreak/>
        <w:t>User</w:t>
      </w:r>
      <w:r>
        <w:rPr>
          <w:lang w:eastAsia="zh-CN"/>
        </w:rPr>
        <w:t xml:space="preserve"> </w:t>
      </w:r>
      <w:r>
        <w:rPr>
          <w:rFonts w:hint="eastAsia"/>
          <w:lang w:eastAsia="zh-CN"/>
        </w:rPr>
        <w:t>Evaluation</w:t>
      </w:r>
      <w:bookmarkEnd w:id="33"/>
    </w:p>
    <w:p w14:paraId="29CE153F" w14:textId="7B126ED6"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p>
    <w:p w14:paraId="76327FDE" w14:textId="76E3FF3C" w:rsidR="00004E0B" w:rsidRDefault="00004E0B" w:rsidP="00004E0B">
      <w:pPr>
        <w:pStyle w:val="3"/>
        <w:rPr>
          <w:rFonts w:ascii="Century Schoolbook" w:hAnsi="Century Schoolbook"/>
          <w:color w:val="auto"/>
          <w:sz w:val="24"/>
          <w:szCs w:val="24"/>
        </w:rPr>
      </w:pPr>
      <w:bookmarkStart w:id="34" w:name="_Toc89385466"/>
      <w:r>
        <w:rPr>
          <w:rFonts w:ascii="Century Schoolbook" w:hAnsi="Century Schoolbook" w:hint="eastAsia"/>
          <w:color w:val="auto"/>
          <w:sz w:val="24"/>
          <w:szCs w:val="24"/>
          <w:lang w:eastAsia="zh-CN"/>
        </w:rPr>
        <w:t>Evaluator</w:t>
      </w:r>
      <w:bookmarkEnd w:id="34"/>
    </w:p>
    <w:p w14:paraId="349E9364" w14:textId="2D808BD7" w:rsidR="00E410D1" w:rsidRPr="00E410D1" w:rsidRDefault="00E410D1" w:rsidP="00E410D1">
      <w:pPr>
        <w:spacing w:beforeLines="20" w:before="48" w:afterLines="20" w:after="48"/>
        <w:rPr>
          <w:lang w:eastAsia="zh-CN"/>
        </w:rPr>
      </w:pPr>
      <w:r w:rsidRPr="00E410D1">
        <w:rPr>
          <w:lang w:eastAsia="zh-CN"/>
        </w:rPr>
        <w:t>There are five evaluators, all of whom are fans of social networking and have accounts in all major social networks. All evaluators are students at the University of Glasgow. Three of them majoring in computer science, the other two are business students. And 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5" w:name="_Toc89385467"/>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5"/>
    </w:p>
    <w:p w14:paraId="5E68E2FF" w14:textId="5E6AB58E" w:rsidR="00E410D1" w:rsidRPr="00E410D1" w:rsidRDefault="00E410D1" w:rsidP="00E410D1">
      <w:pPr>
        <w:spacing w:beforeLines="20" w:before="48" w:afterLines="20" w:after="48"/>
        <w:rPr>
          <w:lang w:eastAsia="zh-CN"/>
        </w:rPr>
      </w:pPr>
      <w:r w:rsidRPr="00E410D1">
        <w:rPr>
          <w:lang w:eastAsia="zh-CN"/>
        </w:rPr>
        <w:t xml:space="preserve">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the appendix. The second part is the questionnaire at the end of the task. The questionnaire is based on Brooke's testing table </w:t>
      </w:r>
      <w:r w:rsidR="0016760C">
        <w:rPr>
          <w:lang w:eastAsia="zh-CN"/>
        </w:rPr>
        <w:fldChar w:fldCharType="begin"/>
      </w:r>
      <w:r w:rsidR="0016760C">
        <w:rPr>
          <w:lang w:eastAsia="zh-CN"/>
        </w:rPr>
        <w:instrText xml:space="preserve"> ADDIN EN.CITE &lt;EndNote&gt;&lt;Cite&gt;&lt;Author&gt;Kusic&lt;/Author&gt;&lt;Year&gt;2018&lt;/Year&gt;&lt;RecNum&gt;2425&lt;/RecNum&gt;&lt;DisplayText&gt;[2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16760C">
        <w:rPr>
          <w:noProof/>
          <w:lang w:eastAsia="zh-CN"/>
        </w:rPr>
        <w:t>[</w:t>
      </w:r>
      <w:hyperlink w:anchor="_ENREF_24" w:tooltip="Kusic, 2018 #2425" w:history="1">
        <w:r w:rsidR="00D44391">
          <w:rPr>
            <w:noProof/>
            <w:lang w:eastAsia="zh-CN"/>
          </w:rPr>
          <w:t>24</w:t>
        </w:r>
      </w:hyperlink>
      <w:r w:rsidR="0016760C">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It is for </w:t>
      </w:r>
      <w:proofErr w:type="spellStart"/>
      <w:r w:rsidR="00E15C16">
        <w:rPr>
          <w:lang w:eastAsia="zh-CN"/>
        </w:rPr>
        <w:t>analysing</w:t>
      </w:r>
      <w:proofErr w:type="spellEnd"/>
      <w:r w:rsidRPr="00E410D1">
        <w:rPr>
          <w:lang w:eastAsia="zh-CN"/>
        </w:rPr>
        <w:t xml:space="preserve"> user experience and satisfaction. The questionnaire is as follow.</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6" w:name="_Toc89385468"/>
      <w:r>
        <w:rPr>
          <w:rFonts w:ascii="Century Schoolbook" w:hAnsi="Century Schoolbook"/>
          <w:bCs w:val="0"/>
          <w:i w:val="0"/>
          <w:iCs w:val="0"/>
          <w:color w:val="000000" w:themeColor="text1"/>
          <w:lang w:eastAsia="zh-CN"/>
        </w:rPr>
        <w:t>Assessment steps</w:t>
      </w:r>
      <w:bookmarkEnd w:id="36"/>
    </w:p>
    <w:p w14:paraId="67C2214C" w14:textId="77777777" w:rsidR="0002527C" w:rsidRDefault="00E410D1" w:rsidP="00E410D1">
      <w:pPr>
        <w:pStyle w:val="a0"/>
        <w:numPr>
          <w:ilvl w:val="0"/>
          <w:numId w:val="43"/>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E410D1">
      <w:pPr>
        <w:pStyle w:val="a0"/>
        <w:numPr>
          <w:ilvl w:val="0"/>
          <w:numId w:val="43"/>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E410D1">
      <w:pPr>
        <w:pStyle w:val="a0"/>
        <w:numPr>
          <w:ilvl w:val="0"/>
          <w:numId w:val="43"/>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E410D1">
      <w:pPr>
        <w:pStyle w:val="a0"/>
        <w:numPr>
          <w:ilvl w:val="0"/>
          <w:numId w:val="43"/>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E410D1">
      <w:pPr>
        <w:pStyle w:val="a0"/>
        <w:numPr>
          <w:ilvl w:val="0"/>
          <w:numId w:val="43"/>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E410D1">
      <w:pPr>
        <w:pStyle w:val="a0"/>
        <w:numPr>
          <w:ilvl w:val="0"/>
          <w:numId w:val="43"/>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E410D1">
      <w:pPr>
        <w:pStyle w:val="a0"/>
        <w:numPr>
          <w:ilvl w:val="0"/>
          <w:numId w:val="43"/>
        </w:numPr>
        <w:spacing w:beforeLines="20" w:before="48" w:afterLines="20" w:after="48"/>
        <w:rPr>
          <w:lang w:eastAsia="zh-CN"/>
        </w:rPr>
      </w:pPr>
      <w:r w:rsidRPr="00E410D1">
        <w:rPr>
          <w:lang w:eastAsia="zh-CN"/>
        </w:rPr>
        <w:t>Collect valid task lists and questionnaires, and record the execution duration of each task according to screen recording. A complete task list is that 80% of the tasks have been completed, which can be valid data for analysis.</w:t>
      </w:r>
    </w:p>
    <w:p w14:paraId="3961A307" w14:textId="3AB26E97" w:rsidR="0002527C" w:rsidRDefault="0002527C" w:rsidP="0002527C">
      <w:pPr>
        <w:pStyle w:val="3"/>
        <w:rPr>
          <w:rFonts w:ascii="Century Schoolbook" w:hAnsi="Century Schoolbook"/>
          <w:color w:val="auto"/>
          <w:sz w:val="24"/>
          <w:szCs w:val="24"/>
          <w:lang w:eastAsia="zh-CN"/>
        </w:rPr>
      </w:pPr>
      <w:bookmarkStart w:id="37" w:name="_Toc89385469"/>
      <w:r>
        <w:rPr>
          <w:rFonts w:ascii="Century Schoolbook" w:hAnsi="Century Schoolbook"/>
          <w:color w:val="auto"/>
          <w:sz w:val="24"/>
          <w:szCs w:val="24"/>
          <w:lang w:eastAsia="zh-CN"/>
        </w:rPr>
        <w:t>Result Summary</w:t>
      </w:r>
      <w:bookmarkEnd w:id="37"/>
    </w:p>
    <w:p w14:paraId="6A495BF0" w14:textId="3E4EDEEB" w:rsidR="002940B9" w:rsidRPr="002940B9" w:rsidRDefault="002940B9" w:rsidP="002940B9">
      <w:pPr>
        <w:spacing w:after="240"/>
        <w:rPr>
          <w:lang w:eastAsia="zh-CN"/>
        </w:rPr>
      </w:pPr>
      <w:r w:rsidRPr="00E410D1">
        <w:rPr>
          <w:lang w:eastAsia="zh-CN"/>
        </w:rPr>
        <w:t>Divide the user evaluation into two parts. The first part is to complete the task according to the task list. The task list includes all</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2940B9">
            <w:pPr>
              <w:spacing w:before="0"/>
              <w:jc w:val="center"/>
              <w:rPr>
                <w:rFonts w:eastAsia="DengXian" w:cs="宋体"/>
                <w:color w:val="313131"/>
                <w:lang w:eastAsia="zh-CN"/>
              </w:rPr>
            </w:pPr>
            <w:r w:rsidRPr="002940B9">
              <w:rPr>
                <w:rFonts w:eastAsia="DengXian" w:cs="宋体"/>
                <w:color w:val="313131"/>
                <w:lang w:eastAsia="zh-CN"/>
              </w:rPr>
              <w:lastRenderedPageBreak/>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77777777" w:rsidR="009809ED" w:rsidRDefault="002940B9" w:rsidP="002940B9">
            <w:pPr>
              <w:spacing w:before="0"/>
              <w:jc w:val="center"/>
              <w:rPr>
                <w:rFonts w:eastAsia="DengXian" w:cs="宋体"/>
                <w:color w:val="000000"/>
                <w:lang w:eastAsia="zh-CN"/>
              </w:rPr>
            </w:pPr>
            <w:r w:rsidRPr="002940B9">
              <w:rPr>
                <w:rFonts w:eastAsia="DengXian" w:cs="宋体"/>
                <w:color w:val="000000"/>
                <w:lang w:eastAsia="zh-CN"/>
              </w:rPr>
              <w:t xml:space="preserve">Duration of Evaluators </w:t>
            </w:r>
          </w:p>
          <w:p w14:paraId="77BB1B5F" w14:textId="27481118" w:rsidR="002940B9" w:rsidRPr="002940B9" w:rsidRDefault="002940B9" w:rsidP="002940B9">
            <w:pPr>
              <w:spacing w:before="0"/>
              <w:jc w:val="center"/>
              <w:rPr>
                <w:rFonts w:eastAsia="DengXian" w:cs="宋体"/>
                <w:color w:val="000000"/>
                <w:lang w:eastAsia="zh-CN"/>
              </w:rPr>
            </w:pP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r w:rsidR="009809ED">
              <w:rPr>
                <w:rFonts w:eastAsia="DengXian" w:cs="宋体" w:hint="eastAsia"/>
                <w:color w:val="000000"/>
                <w:lang w:eastAsia="zh-CN"/>
              </w:rPr>
              <w:t>(</w:t>
            </w:r>
            <w:r w:rsidR="009809ED">
              <w:rPr>
                <w:rFonts w:eastAsia="DengXian" w:cs="宋体"/>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2940B9">
            <w:pPr>
              <w:spacing w:before="0"/>
              <w:jc w:val="left"/>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2940B9">
            <w:pPr>
              <w:spacing w:before="0"/>
              <w:jc w:val="left"/>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38554F4F"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3BD06350"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447ED731" w:rsidR="002940B9" w:rsidRPr="002940B9" w:rsidRDefault="002940B9" w:rsidP="009809ED">
            <w:pPr>
              <w:spacing w:before="0"/>
              <w:jc w:val="center"/>
              <w:rPr>
                <w:rFonts w:eastAsia="DengXian" w:cs="宋体"/>
                <w:color w:val="000000"/>
                <w:lang w:eastAsia="zh-CN"/>
              </w:rPr>
            </w:pP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FDF9241"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1EFAAB0C"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180A043" w:rsidR="002940B9" w:rsidRPr="002940B9" w:rsidRDefault="002940B9" w:rsidP="009809ED">
            <w:pPr>
              <w:spacing w:before="0"/>
              <w:jc w:val="center"/>
              <w:rPr>
                <w:rFonts w:eastAsia="DengXian" w:cs="宋体"/>
                <w:color w:val="000000"/>
                <w:lang w:eastAsia="zh-CN"/>
              </w:rPr>
            </w:pP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7ED8CC11"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7DEE116B"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311F2058"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1228AE28" w:rsidR="002940B9" w:rsidRPr="002940B9" w:rsidRDefault="002940B9" w:rsidP="009809ED">
            <w:pPr>
              <w:spacing w:before="0"/>
              <w:jc w:val="center"/>
              <w:rPr>
                <w:rFonts w:eastAsia="DengXian" w:cs="宋体"/>
                <w:color w:val="000000"/>
                <w:lang w:eastAsia="zh-CN"/>
              </w:rPr>
            </w:pP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19555744"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59AA0518"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6A925636"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0B02566C" w:rsidR="002940B9" w:rsidRPr="002940B9" w:rsidRDefault="002940B9" w:rsidP="009809ED">
            <w:pPr>
              <w:spacing w:before="0"/>
              <w:jc w:val="center"/>
              <w:rPr>
                <w:rFonts w:eastAsia="DengXian" w:cs="宋体"/>
                <w:color w:val="000000"/>
                <w:lang w:eastAsia="zh-CN"/>
              </w:rPr>
            </w:pP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B. Send Posts</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25190936"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081D2A31"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61E86028"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2ABDCDE0" w:rsidR="002940B9" w:rsidRPr="002940B9" w:rsidRDefault="002940B9" w:rsidP="009809ED">
            <w:pPr>
              <w:spacing w:before="0"/>
              <w:jc w:val="center"/>
              <w:rPr>
                <w:rFonts w:eastAsia="DengXian" w:cs="宋体"/>
                <w:color w:val="000000"/>
                <w:lang w:eastAsia="zh-CN"/>
              </w:rPr>
            </w:pP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6C178028"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5C9C769A"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797ECB08" w:rsidR="002940B9" w:rsidRPr="002940B9" w:rsidRDefault="002940B9" w:rsidP="009809ED">
            <w:pPr>
              <w:spacing w:before="0"/>
              <w:jc w:val="center"/>
              <w:rPr>
                <w:rFonts w:eastAsia="DengXian" w:cs="宋体"/>
                <w:color w:val="000000"/>
                <w:lang w:eastAsia="zh-CN"/>
              </w:rPr>
            </w:pP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482E231B"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2D05AAAE"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4D719DBE" w:rsidR="002940B9" w:rsidRPr="002940B9" w:rsidRDefault="002940B9" w:rsidP="009809ED">
            <w:pPr>
              <w:spacing w:before="0"/>
              <w:jc w:val="center"/>
              <w:rPr>
                <w:rFonts w:eastAsia="DengXian" w:cs="宋体"/>
                <w:color w:val="000000"/>
                <w:lang w:eastAsia="zh-CN"/>
              </w:rPr>
            </w:pP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7B73AA62"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47BDB0"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36B3C99D"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3C901D26"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7FBB1085"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675B6BA" w:rsidR="002940B9" w:rsidRPr="002940B9" w:rsidRDefault="002940B9" w:rsidP="009809ED">
            <w:pPr>
              <w:spacing w:before="0"/>
              <w:jc w:val="center"/>
              <w:rPr>
                <w:rFonts w:eastAsia="DengXian" w:cs="宋体"/>
                <w:color w:val="000000"/>
                <w:lang w:eastAsia="zh-CN"/>
              </w:rPr>
            </w:pP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3B20A663" w:rsidR="002940B9" w:rsidRPr="002940B9" w:rsidRDefault="009809ED" w:rsidP="009809ED">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63312E1B" w:rsidR="002940B9" w:rsidRPr="002940B9" w:rsidRDefault="002940B9" w:rsidP="009809ED">
            <w:pPr>
              <w:spacing w:before="0"/>
              <w:jc w:val="center"/>
              <w:rPr>
                <w:rFonts w:eastAsia="DengXian" w:cs="宋体"/>
                <w:color w:val="000000"/>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70C2AB3B" w:rsidR="002940B9" w:rsidRPr="002940B9" w:rsidRDefault="002940B9" w:rsidP="009809ED">
            <w:pPr>
              <w:spacing w:before="0"/>
              <w:jc w:val="center"/>
              <w:rPr>
                <w:rFonts w:eastAsia="DengXian" w:cs="宋体"/>
                <w:color w:val="000000"/>
                <w:lang w:eastAsia="zh-CN"/>
              </w:rPr>
            </w:pP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772FE613" w:rsidR="002940B9" w:rsidRPr="002940B9" w:rsidRDefault="002940B9" w:rsidP="009809ED">
            <w:pPr>
              <w:spacing w:before="0"/>
              <w:jc w:val="center"/>
              <w:rPr>
                <w:rFonts w:eastAsia="DengXian" w:cs="宋体"/>
                <w:color w:val="000000"/>
                <w:lang w:eastAsia="zh-CN"/>
              </w:rPr>
            </w:pP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C. Read Posts</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6E9BE54D"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DB8A3CB"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5F70A771"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6B77916B"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D. Decr</w:t>
            </w:r>
            <w:r>
              <w:rPr>
                <w:rFonts w:eastAsia="DengXian" w:cs="宋体" w:hint="eastAsia"/>
                <w:color w:val="000000"/>
                <w:lang w:eastAsia="zh-CN"/>
              </w:rPr>
              <w:t>y</w:t>
            </w:r>
            <w:r w:rsidRPr="002940B9">
              <w:rPr>
                <w:rFonts w:eastAsia="DengXian" w:cs="宋体"/>
                <w:color w:val="000000"/>
                <w:lang w:eastAsia="zh-CN"/>
              </w:rPr>
              <w:t>pt Posts</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FD48E43"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186295FB"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1920788E"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E. Comment Posts</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3A1815F5"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5658F3F"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3F9C9D82"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1</w:t>
            </w:r>
            <w:r w:rsidR="009809ED">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04353EC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09C5FE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4F97E9D"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1</w:t>
            </w:r>
            <w:r w:rsidR="009809ED">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F. Search Posts</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2940B9" w:rsidRDefault="002940B9" w:rsidP="002940B9">
            <w:pPr>
              <w:spacing w:before="0"/>
              <w:jc w:val="center"/>
              <w:rPr>
                <w:rFonts w:eastAsia="DengXian" w:cs="宋体"/>
                <w:color w:val="000000"/>
                <w:lang w:eastAsia="zh-CN"/>
              </w:rPr>
            </w:pPr>
            <w:r w:rsidRPr="002940B9">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09B6186F"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29D42062"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623618A9"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r w:rsidR="009809ED">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77777777" w:rsidR="002940B9" w:rsidRPr="002940B9" w:rsidRDefault="002940B9" w:rsidP="009809ED">
            <w:pPr>
              <w:spacing w:before="0"/>
              <w:rPr>
                <w:rFonts w:eastAsia="DengXian" w:cs="宋体"/>
                <w:color w:val="000000"/>
                <w:lang w:eastAsia="zh-CN"/>
              </w:rPr>
            </w:pPr>
            <w:r w:rsidRPr="002940B9">
              <w:rPr>
                <w:rFonts w:eastAsia="DengXian" w:cs="宋体"/>
                <w:color w:val="000000"/>
                <w:lang w:eastAsia="zh-CN"/>
              </w:rPr>
              <w:t xml:space="preserve">　</w:t>
            </w:r>
          </w:p>
        </w:tc>
      </w:tr>
    </w:tbl>
    <w:p w14:paraId="68EA0264" w14:textId="26E578AB"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50BCE53F" w14:textId="77777777" w:rsidR="004370B4" w:rsidRPr="00BB0ABE" w:rsidRDefault="004370B4" w:rsidP="00E410D1">
      <w:pPr>
        <w:spacing w:beforeLines="20" w:before="48" w:afterLines="20" w:after="48"/>
        <w:rPr>
          <w:lang w:eastAsia="zh-CN"/>
        </w:rPr>
      </w:pP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2412BE"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65F000B8"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2EDE019E"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3595A17C"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4A3CC851"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47188E3A"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7B2EE8F7"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089F67B3"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05C89968"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61C564F"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0BF2E356"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1D4D88F3"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ere is no inconsistency in this system </w:t>
            </w:r>
          </w:p>
        </w:tc>
        <w:tc>
          <w:tcPr>
            <w:tcW w:w="1078" w:type="dxa"/>
            <w:tcBorders>
              <w:top w:val="nil"/>
              <w:left w:val="nil"/>
              <w:bottom w:val="single" w:sz="4" w:space="0" w:color="auto"/>
              <w:right w:val="single" w:sz="4" w:space="0" w:color="auto"/>
            </w:tcBorders>
            <w:shd w:val="clear" w:color="auto" w:fill="auto"/>
            <w:vAlign w:val="center"/>
            <w:hideMark/>
          </w:tcPr>
          <w:p w14:paraId="49A74900"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31A86DD3"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CF05648"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18E7EB57"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2E2E74B0"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2D7DCF40"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r w:rsidR="002412BE"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2412BE" w:rsidRPr="002148FD" w:rsidRDefault="002412BE" w:rsidP="002412BE">
            <w:pPr>
              <w:spacing w:before="0"/>
              <w:jc w:val="center"/>
              <w:rPr>
                <w:rFonts w:eastAsia="DengXian" w:cs="宋体"/>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6009C5FF" w:rsidR="002412BE" w:rsidRPr="002148FD" w:rsidRDefault="002412BE" w:rsidP="002412BE">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77777777" w:rsidR="002412BE" w:rsidRPr="002148FD" w:rsidRDefault="002412BE" w:rsidP="002412BE">
            <w:pPr>
              <w:spacing w:before="0"/>
              <w:jc w:val="left"/>
              <w:rPr>
                <w:rFonts w:ascii="DengXian" w:eastAsia="DengXian" w:hAnsi="DengXian" w:cs="宋体"/>
                <w:color w:val="000000"/>
                <w:lang w:eastAsia="zh-CN"/>
              </w:rPr>
            </w:pPr>
            <w:r w:rsidRPr="002148FD">
              <w:rPr>
                <w:rFonts w:ascii="DengXian" w:eastAsia="DengXian" w:hAnsi="DengXian" w:cs="宋体" w:hint="eastAsia"/>
                <w:color w:val="000000"/>
                <w:lang w:eastAsia="zh-CN"/>
              </w:rPr>
              <w:t xml:space="preserve">　</w:t>
            </w:r>
          </w:p>
        </w:tc>
        <w:tc>
          <w:tcPr>
            <w:tcW w:w="222" w:type="dxa"/>
            <w:vAlign w:val="center"/>
            <w:hideMark/>
          </w:tcPr>
          <w:p w14:paraId="141995F1" w14:textId="77777777" w:rsidR="002412BE" w:rsidRPr="002148FD" w:rsidRDefault="002412BE" w:rsidP="002412BE">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6078845B" w14:textId="77777777" w:rsidR="004370B4" w:rsidRPr="002148FD" w:rsidRDefault="004370B4" w:rsidP="004370B4">
      <w:pPr>
        <w:rPr>
          <w:lang w:eastAsia="zh-CN"/>
        </w:rPr>
      </w:pPr>
    </w:p>
    <w:p w14:paraId="1BE7F3E2" w14:textId="77777777" w:rsidR="004370B4" w:rsidRPr="004370B4" w:rsidRDefault="004370B4" w:rsidP="004370B4"/>
    <w:p w14:paraId="73781ECA" w14:textId="2B352F27" w:rsidR="004370B4" w:rsidRDefault="004370B4" w:rsidP="004370B4"/>
    <w:p w14:paraId="5A5EAB96" w14:textId="7CE96E02" w:rsidR="008B6CA7" w:rsidRDefault="002412BE">
      <w:pPr>
        <w:spacing w:before="0"/>
        <w:jc w:val="left"/>
      </w:pPr>
      <w:r>
        <w:br w:type="page"/>
      </w:r>
    </w:p>
    <w:p w14:paraId="03FA0E28" w14:textId="0D728038" w:rsidR="008B6CA7" w:rsidRDefault="0002527C" w:rsidP="00F72F7C">
      <w:pPr>
        <w:pStyle w:val="1"/>
      </w:pPr>
      <w:bookmarkStart w:id="38" w:name="_Toc89385470"/>
      <w:r>
        <w:lastRenderedPageBreak/>
        <w:t>Conclusion</w:t>
      </w:r>
      <w:bookmarkEnd w:id="38"/>
      <w:r w:rsidR="008B6CA7">
        <w:t xml:space="preserve"> </w:t>
      </w:r>
    </w:p>
    <w:p w14:paraId="410CD4A8" w14:textId="19F06521" w:rsidR="00E37976" w:rsidRDefault="00173B78">
      <w:pPr>
        <w:spacing w:before="0"/>
        <w:jc w:val="left"/>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analysis requir</w:t>
      </w:r>
      <w:r>
        <w:rPr>
          <w:lang w:eastAsia="zh-CN"/>
        </w:rPr>
        <w:t>ements</w:t>
      </w:r>
      <w:r w:rsidRPr="00173B78">
        <w:rPr>
          <w:lang w:eastAsia="zh-CN"/>
        </w:rPr>
        <w:t xml:space="preserve"> as far as possible. All the </w:t>
      </w:r>
      <w:r>
        <w:rPr>
          <w:rFonts w:hint="eastAsia"/>
          <w:lang w:eastAsia="zh-CN"/>
        </w:rPr>
        <w:t>needs</w:t>
      </w:r>
      <w:r w:rsidRPr="00173B78">
        <w:rPr>
          <w:lang w:eastAsia="zh-CN"/>
        </w:rPr>
        <w:t xml:space="preserve"> were collected from people keen on social networks, and some of the interviewees had work experience. At the beginning of the design, the basic system architecture was established</w:t>
      </w:r>
      <w:r>
        <w:rPr>
          <w:lang w:eastAsia="zh-CN"/>
        </w:rPr>
        <w:t>,</w:t>
      </w:r>
      <w:r w:rsidRPr="00173B78">
        <w:rPr>
          <w:lang w:eastAsia="zh-CN"/>
        </w:rPr>
        <w:t xml:space="preserve"> and the prototype diagram of the main interface was designed. The specific details of the database and function are designed according to the requirements. At the beginning of the actual development project, the tools to use are decided.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 After comparing several commonly used text analysis models, naive Bayes with the best performance is selected as the sensitive information detection model.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r w:rsidR="00E37976">
        <w:rPr>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39" w:name="_Toc89385471"/>
      <w:r>
        <w:rPr>
          <w:rFonts w:hint="eastAsia"/>
          <w:lang w:eastAsia="zh-CN"/>
        </w:rPr>
        <w:lastRenderedPageBreak/>
        <w:t>Requirement</w:t>
      </w:r>
      <w:r>
        <w:rPr>
          <w:lang w:eastAsia="zh-CN"/>
        </w:rPr>
        <w:t xml:space="preserve"> </w:t>
      </w:r>
      <w:r>
        <w:rPr>
          <w:rFonts w:hint="eastAsia"/>
          <w:lang w:eastAsia="zh-CN"/>
        </w:rPr>
        <w:t>List</w:t>
      </w:r>
      <w:bookmarkEnd w:id="39"/>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490A74">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E410D1" w:rsidRPr="002D29A7" w14:paraId="4411949A"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E410D1" w:rsidRPr="002D29A7" w:rsidRDefault="00E410D1" w:rsidP="00490A74">
            <w:pPr>
              <w:spacing w:beforeLines="20" w:before="48" w:afterLines="20" w:after="48"/>
              <w:jc w:val="center"/>
            </w:pPr>
            <w:r w:rsidRPr="002D29A7">
              <w:t>6</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4D781EA5" w14:textId="77777777" w:rsidR="00E410D1" w:rsidRPr="002D29A7" w:rsidRDefault="00E410D1" w:rsidP="00490A74">
            <w:pPr>
              <w:spacing w:beforeLines="20" w:before="48" w:afterLines="20" w:after="48"/>
              <w:jc w:val="center"/>
            </w:pPr>
            <w:r w:rsidRPr="002D29A7">
              <w:t>Send Posts</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E410D1" w:rsidRPr="002D29A7" w:rsidRDefault="00E410D1"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E410D1" w:rsidRPr="002D29A7" w:rsidRDefault="00E410D1" w:rsidP="00490A74">
            <w:pPr>
              <w:spacing w:beforeLines="20" w:before="48" w:afterLines="20" w:after="48"/>
              <w:jc w:val="center"/>
            </w:pPr>
            <w:r w:rsidRPr="002D29A7">
              <w:t>Y</w:t>
            </w:r>
          </w:p>
        </w:tc>
      </w:tr>
      <w:tr w:rsidR="00E410D1" w:rsidRPr="002D29A7" w14:paraId="6ED948AE"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E410D1" w:rsidRPr="002D29A7" w:rsidRDefault="00E410D1" w:rsidP="00490A74">
            <w:pPr>
              <w:spacing w:beforeLines="20" w:before="48" w:afterLines="20" w:after="48"/>
              <w:jc w:val="center"/>
            </w:pPr>
            <w:r w:rsidRPr="002D29A7">
              <w:t>7</w:t>
            </w:r>
          </w:p>
        </w:tc>
        <w:tc>
          <w:tcPr>
            <w:tcW w:w="1271" w:type="dxa"/>
            <w:vMerge/>
            <w:tcBorders>
              <w:top w:val="nil"/>
              <w:left w:val="single" w:sz="4" w:space="0" w:color="auto"/>
              <w:bottom w:val="single" w:sz="4" w:space="0" w:color="auto"/>
              <w:right w:val="single" w:sz="4" w:space="0" w:color="auto"/>
            </w:tcBorders>
            <w:vAlign w:val="center"/>
            <w:hideMark/>
          </w:tcPr>
          <w:p w14:paraId="23F8C36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E410D1" w:rsidRPr="002D29A7" w:rsidRDefault="00E410D1"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E410D1" w:rsidRPr="002D29A7" w:rsidRDefault="00E410D1" w:rsidP="00490A74">
            <w:pPr>
              <w:spacing w:beforeLines="20" w:before="48" w:afterLines="20" w:after="48"/>
              <w:jc w:val="center"/>
            </w:pPr>
            <w:r w:rsidRPr="002D29A7">
              <w:t>Y</w:t>
            </w:r>
          </w:p>
        </w:tc>
      </w:tr>
      <w:tr w:rsidR="00E410D1" w:rsidRPr="002D29A7" w14:paraId="326059F9"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E410D1" w:rsidRPr="002D29A7" w:rsidRDefault="00E410D1" w:rsidP="00490A74">
            <w:pPr>
              <w:spacing w:beforeLines="20" w:before="48" w:afterLines="20" w:after="48"/>
              <w:jc w:val="center"/>
            </w:pPr>
            <w:r w:rsidRPr="002D29A7">
              <w:t>8</w:t>
            </w:r>
          </w:p>
        </w:tc>
        <w:tc>
          <w:tcPr>
            <w:tcW w:w="1271" w:type="dxa"/>
            <w:vMerge/>
            <w:tcBorders>
              <w:top w:val="nil"/>
              <w:left w:val="single" w:sz="4" w:space="0" w:color="auto"/>
              <w:bottom w:val="single" w:sz="4" w:space="0" w:color="auto"/>
              <w:right w:val="single" w:sz="4" w:space="0" w:color="auto"/>
            </w:tcBorders>
            <w:vAlign w:val="center"/>
            <w:hideMark/>
          </w:tcPr>
          <w:p w14:paraId="7015E0E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E410D1" w:rsidRPr="002D29A7" w:rsidRDefault="00E410D1"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E410D1" w:rsidRPr="002D29A7" w:rsidRDefault="00E410D1" w:rsidP="00490A74">
            <w:pPr>
              <w:spacing w:beforeLines="20" w:before="48" w:afterLines="20" w:after="48"/>
              <w:jc w:val="center"/>
            </w:pPr>
            <w:r w:rsidRPr="002D29A7">
              <w:t>Y</w:t>
            </w:r>
          </w:p>
        </w:tc>
      </w:tr>
      <w:tr w:rsidR="00E410D1" w:rsidRPr="002D29A7" w14:paraId="3F78B8B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E410D1" w:rsidRPr="002D29A7" w:rsidRDefault="00E410D1" w:rsidP="00490A74">
            <w:pPr>
              <w:spacing w:beforeLines="20" w:before="48" w:afterLines="20" w:after="48"/>
              <w:jc w:val="center"/>
            </w:pPr>
            <w:r w:rsidRPr="002D29A7">
              <w:t>9</w:t>
            </w:r>
          </w:p>
        </w:tc>
        <w:tc>
          <w:tcPr>
            <w:tcW w:w="1271" w:type="dxa"/>
            <w:vMerge/>
            <w:tcBorders>
              <w:top w:val="nil"/>
              <w:left w:val="single" w:sz="4" w:space="0" w:color="auto"/>
              <w:bottom w:val="single" w:sz="4" w:space="0" w:color="auto"/>
              <w:right w:val="single" w:sz="4" w:space="0" w:color="auto"/>
            </w:tcBorders>
            <w:vAlign w:val="center"/>
            <w:hideMark/>
          </w:tcPr>
          <w:p w14:paraId="04447FA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E410D1" w:rsidRPr="002D29A7" w:rsidRDefault="00E410D1"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E410D1" w:rsidRPr="002D29A7" w:rsidRDefault="00E410D1" w:rsidP="00490A74">
            <w:pPr>
              <w:spacing w:beforeLines="20" w:before="48" w:afterLines="20" w:after="48"/>
              <w:jc w:val="center"/>
            </w:pPr>
            <w:r w:rsidRPr="002D29A7">
              <w:t>Y</w:t>
            </w:r>
          </w:p>
        </w:tc>
      </w:tr>
      <w:tr w:rsidR="00E410D1" w:rsidRPr="002D29A7" w14:paraId="56FC0528"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E410D1" w:rsidRPr="002D29A7" w:rsidRDefault="00E410D1" w:rsidP="00490A74">
            <w:pPr>
              <w:spacing w:beforeLines="20" w:before="48" w:afterLines="20" w:after="48"/>
              <w:jc w:val="center"/>
            </w:pPr>
            <w:r w:rsidRPr="002D29A7">
              <w:t>10</w:t>
            </w:r>
          </w:p>
        </w:tc>
        <w:tc>
          <w:tcPr>
            <w:tcW w:w="1271" w:type="dxa"/>
            <w:vMerge/>
            <w:tcBorders>
              <w:top w:val="nil"/>
              <w:left w:val="single" w:sz="4" w:space="0" w:color="auto"/>
              <w:bottom w:val="single" w:sz="4" w:space="0" w:color="auto"/>
              <w:right w:val="single" w:sz="4" w:space="0" w:color="auto"/>
            </w:tcBorders>
            <w:vAlign w:val="center"/>
            <w:hideMark/>
          </w:tcPr>
          <w:p w14:paraId="165071E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E410D1" w:rsidRPr="002D29A7" w:rsidRDefault="00490A74"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E410D1" w:rsidRPr="002D29A7" w:rsidRDefault="00E410D1" w:rsidP="00490A74">
            <w:pPr>
              <w:spacing w:beforeLines="20" w:before="48" w:afterLines="20" w:after="48"/>
              <w:jc w:val="center"/>
            </w:pPr>
            <w:r w:rsidRPr="002D29A7">
              <w:t>Y</w:t>
            </w:r>
          </w:p>
        </w:tc>
      </w:tr>
      <w:tr w:rsidR="00E410D1" w:rsidRPr="002D29A7" w14:paraId="617AEE5A"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E410D1" w:rsidRPr="002D29A7" w:rsidRDefault="00E410D1" w:rsidP="00490A74">
            <w:pPr>
              <w:spacing w:beforeLines="20" w:before="48" w:afterLines="20" w:after="48"/>
              <w:jc w:val="center"/>
            </w:pPr>
            <w:r w:rsidRPr="002D29A7">
              <w:t>11</w:t>
            </w:r>
          </w:p>
        </w:tc>
        <w:tc>
          <w:tcPr>
            <w:tcW w:w="1271" w:type="dxa"/>
            <w:vMerge/>
            <w:tcBorders>
              <w:top w:val="nil"/>
              <w:left w:val="single" w:sz="4" w:space="0" w:color="auto"/>
              <w:bottom w:val="single" w:sz="4" w:space="0" w:color="auto"/>
              <w:right w:val="single" w:sz="4" w:space="0" w:color="auto"/>
            </w:tcBorders>
            <w:vAlign w:val="center"/>
            <w:hideMark/>
          </w:tcPr>
          <w:p w14:paraId="54F8E3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E410D1" w:rsidRPr="002D29A7" w:rsidRDefault="00490A74"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E410D1" w:rsidRPr="002D29A7" w:rsidRDefault="00E410D1" w:rsidP="00490A74">
            <w:pPr>
              <w:spacing w:beforeLines="20" w:before="48" w:afterLines="20" w:after="48"/>
              <w:jc w:val="center"/>
            </w:pPr>
            <w:r w:rsidRPr="002D29A7">
              <w:t>Y</w:t>
            </w:r>
          </w:p>
        </w:tc>
      </w:tr>
      <w:tr w:rsidR="00E410D1" w:rsidRPr="002D29A7" w14:paraId="738B8E29"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E410D1" w:rsidRPr="002D29A7" w:rsidRDefault="00E410D1" w:rsidP="00490A74">
            <w:pPr>
              <w:spacing w:beforeLines="20" w:before="48" w:afterLines="20" w:after="48"/>
              <w:jc w:val="center"/>
            </w:pPr>
            <w:r w:rsidRPr="002D29A7">
              <w:t>12</w:t>
            </w:r>
          </w:p>
        </w:tc>
        <w:tc>
          <w:tcPr>
            <w:tcW w:w="1271" w:type="dxa"/>
            <w:vMerge/>
            <w:tcBorders>
              <w:top w:val="nil"/>
              <w:left w:val="single" w:sz="4" w:space="0" w:color="auto"/>
              <w:bottom w:val="single" w:sz="4" w:space="0" w:color="auto"/>
              <w:right w:val="single" w:sz="4" w:space="0" w:color="auto"/>
            </w:tcBorders>
            <w:vAlign w:val="center"/>
            <w:hideMark/>
          </w:tcPr>
          <w:p w14:paraId="3B1025A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E410D1" w:rsidRPr="002D29A7" w:rsidRDefault="00E410D1" w:rsidP="00490A74">
            <w:pPr>
              <w:spacing w:beforeLines="20" w:before="48" w:afterLines="20" w:after="48"/>
            </w:pPr>
            <w:r w:rsidRPr="002D29A7">
              <w:t xml:space="preserve">System must </w:t>
            </w:r>
            <w:r w:rsidR="00490A74">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E410D1" w:rsidRPr="002D29A7" w:rsidRDefault="00E410D1" w:rsidP="00490A74">
            <w:pPr>
              <w:spacing w:beforeLines="20" w:before="48" w:afterLines="20" w:after="48"/>
              <w:jc w:val="center"/>
            </w:pPr>
            <w:r w:rsidRPr="002D29A7">
              <w:t>Y</w:t>
            </w:r>
          </w:p>
        </w:tc>
      </w:tr>
      <w:tr w:rsidR="00E410D1" w:rsidRPr="002D29A7" w14:paraId="46C57013"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77777777" w:rsidR="00E410D1" w:rsidRPr="002D29A7" w:rsidRDefault="00E410D1" w:rsidP="00490A74">
            <w:pPr>
              <w:spacing w:beforeLines="20" w:before="48" w:afterLines="20" w:after="48"/>
              <w:jc w:val="center"/>
            </w:pPr>
            <w:r w:rsidRPr="002D29A7">
              <w:t>Read Posts</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77777777" w:rsidR="00E410D1" w:rsidRPr="002D29A7" w:rsidRDefault="00E410D1" w:rsidP="00490A74">
            <w:pPr>
              <w:spacing w:beforeLines="20" w:before="48" w:afterLines="20" w:after="48"/>
              <w:jc w:val="center"/>
            </w:pPr>
            <w:r w:rsidRPr="002D29A7">
              <w:t>Decrypt Posts</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7777777" w:rsidR="00E410D1" w:rsidRPr="002D29A7" w:rsidRDefault="00E410D1" w:rsidP="00490A74">
            <w:pPr>
              <w:spacing w:beforeLines="20" w:before="48" w:afterLines="20" w:after="48"/>
              <w:jc w:val="center"/>
            </w:pPr>
            <w:r w:rsidRPr="002D29A7">
              <w:t>Comment Posts</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77777777" w:rsidR="00E410D1" w:rsidRPr="002D29A7" w:rsidRDefault="00E410D1" w:rsidP="00490A74">
            <w:pPr>
              <w:spacing w:beforeLines="20" w:before="48" w:afterLines="20" w:after="48"/>
              <w:jc w:val="center"/>
            </w:pPr>
            <w:r w:rsidRPr="002D29A7">
              <w:t>Search Posts</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490A74">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56385C22" w:rsidR="00490A74" w:rsidRDefault="00490A74" w:rsidP="00490A74">
      <w:pPr>
        <w:pStyle w:val="6"/>
        <w:rPr>
          <w:lang w:eastAsia="zh-CN"/>
        </w:rPr>
      </w:pPr>
      <w:bookmarkStart w:id="40" w:name="_Toc89385472"/>
      <w:r>
        <w:rPr>
          <w:rFonts w:hint="eastAsia"/>
          <w:lang w:eastAsia="zh-CN"/>
        </w:rPr>
        <w:lastRenderedPageBreak/>
        <w:t>Screenshots</w:t>
      </w:r>
      <w:bookmarkEnd w:id="40"/>
    </w:p>
    <w:p w14:paraId="4B3366CF" w14:textId="7CF7BBA2" w:rsidR="00062714" w:rsidRDefault="00062714" w:rsidP="00275F09">
      <w:pPr>
        <w:pStyle w:val="a0"/>
        <w:numPr>
          <w:ilvl w:val="0"/>
          <w:numId w:val="47"/>
        </w:numPr>
        <w:spacing w:before="120" w:after="120" w:line="360" w:lineRule="auto"/>
        <w:ind w:left="351" w:hanging="357"/>
        <w:rPr>
          <w:lang w:eastAsia="zh-CN"/>
        </w:rPr>
      </w:pPr>
      <w:r>
        <w:rPr>
          <w:rFonts w:hint="eastAsia"/>
          <w:lang w:eastAsia="zh-CN"/>
        </w:rPr>
        <w:t>Main</w:t>
      </w:r>
      <w:r>
        <w:rPr>
          <w:lang w:eastAsia="zh-CN"/>
        </w:rPr>
        <w:t xml:space="preserve"> </w:t>
      </w:r>
      <w:r>
        <w:rPr>
          <w:rFonts w:hint="eastAsia"/>
          <w:lang w:eastAsia="zh-CN"/>
        </w:rPr>
        <w:t>Page</w:t>
      </w:r>
    </w:p>
    <w:p w14:paraId="5AC7FE39" w14:textId="028683D1" w:rsidR="00062714" w:rsidRDefault="00062714" w:rsidP="00062714">
      <w:pPr>
        <w:pStyle w:val="a0"/>
        <w:spacing w:before="120" w:after="120"/>
        <w:ind w:left="357"/>
        <w:rPr>
          <w:lang w:eastAsia="zh-CN"/>
        </w:rPr>
      </w:pPr>
      <w:r>
        <w:rPr>
          <w:rFonts w:hint="eastAsia"/>
          <w:noProof/>
          <w:lang w:eastAsia="zh-CN"/>
        </w:rPr>
        <w:drawing>
          <wp:inline distT="0" distB="0" distL="0" distR="0" wp14:anchorId="110895C9" wp14:editId="6A616692">
            <wp:extent cx="5270500" cy="2525395"/>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3"/>
                    <a:stretch>
                      <a:fillRect/>
                    </a:stretch>
                  </pic:blipFill>
                  <pic:spPr>
                    <a:xfrm>
                      <a:off x="0" y="0"/>
                      <a:ext cx="5270500" cy="2525395"/>
                    </a:xfrm>
                    <a:prstGeom prst="rect">
                      <a:avLst/>
                    </a:prstGeom>
                  </pic:spPr>
                </pic:pic>
              </a:graphicData>
            </a:graphic>
          </wp:inline>
        </w:drawing>
      </w:r>
    </w:p>
    <w:p w14:paraId="7D7BAD1B" w14:textId="77777777" w:rsidR="00062714" w:rsidRDefault="00062714" w:rsidP="00062714">
      <w:pPr>
        <w:pStyle w:val="a0"/>
        <w:spacing w:before="120" w:after="120"/>
        <w:ind w:left="357"/>
        <w:rPr>
          <w:rFonts w:hint="eastAsia"/>
          <w:lang w:eastAsia="zh-CN"/>
        </w:rPr>
      </w:pPr>
    </w:p>
    <w:p w14:paraId="72E6E9F8" w14:textId="1ACB4F19" w:rsidR="00062714" w:rsidRPr="00062714" w:rsidRDefault="00062714" w:rsidP="00062714">
      <w:pPr>
        <w:pStyle w:val="a0"/>
        <w:numPr>
          <w:ilvl w:val="0"/>
          <w:numId w:val="47"/>
        </w:numPr>
        <w:spacing w:before="120" w:after="120"/>
        <w:ind w:left="351" w:hanging="357"/>
        <w:rPr>
          <w:rFonts w:hint="eastAsia"/>
          <w:lang w:eastAsia="zh-CN"/>
        </w:rPr>
      </w:pPr>
      <w:r>
        <w:rPr>
          <w:rFonts w:hint="eastAsia"/>
          <w:lang w:eastAsia="zh-CN"/>
        </w:rPr>
        <w:t>B</w:t>
      </w:r>
      <w:r>
        <w:rPr>
          <w:lang w:eastAsia="zh-CN"/>
        </w:rPr>
        <w:t>asic Function</w:t>
      </w:r>
    </w:p>
    <w:p w14:paraId="5E800902" w14:textId="7F4E746E" w:rsidR="00490A74" w:rsidRDefault="00062714" w:rsidP="00062714">
      <w:pPr>
        <w:spacing w:before="0"/>
        <w:jc w:val="center"/>
        <w:rPr>
          <w:rFonts w:eastAsiaTheme="majorEastAsia" w:cstheme="majorBidi"/>
          <w:b/>
          <w:bCs/>
        </w:rPr>
      </w:pPr>
      <w:r>
        <w:rPr>
          <w:rFonts w:eastAsiaTheme="majorEastAsia" w:cstheme="majorBidi"/>
          <w:b/>
          <w:bCs/>
          <w:noProof/>
        </w:rPr>
        <w:drawing>
          <wp:inline distT="0" distB="0" distL="0" distR="0" wp14:anchorId="4137F700" wp14:editId="7FD58DA7">
            <wp:extent cx="1357200" cy="702000"/>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357200" cy="702000"/>
                    </a:xfrm>
                    <a:prstGeom prst="rect">
                      <a:avLst/>
                    </a:prstGeom>
                  </pic:spPr>
                </pic:pic>
              </a:graphicData>
            </a:graphic>
          </wp:inline>
        </w:drawing>
      </w:r>
      <w:r>
        <w:rPr>
          <w:rFonts w:eastAsiaTheme="majorEastAsia" w:cstheme="majorBidi"/>
          <w:b/>
          <w:bCs/>
          <w:noProof/>
        </w:rPr>
        <w:drawing>
          <wp:inline distT="0" distB="0" distL="0" distR="0" wp14:anchorId="374B2EB7" wp14:editId="3EA83CE0">
            <wp:extent cx="1332000" cy="11052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5"/>
                    <a:stretch>
                      <a:fillRect/>
                    </a:stretch>
                  </pic:blipFill>
                  <pic:spPr>
                    <a:xfrm>
                      <a:off x="0" y="0"/>
                      <a:ext cx="1332000" cy="1105200"/>
                    </a:xfrm>
                    <a:prstGeom prst="rect">
                      <a:avLst/>
                    </a:prstGeom>
                  </pic:spPr>
                </pic:pic>
              </a:graphicData>
            </a:graphic>
          </wp:inline>
        </w:drawing>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6"/>
                    <a:stretch>
                      <a:fillRect/>
                    </a:stretch>
                  </pic:blipFill>
                  <pic:spPr>
                    <a:xfrm>
                      <a:off x="0" y="0"/>
                      <a:ext cx="1148400" cy="1537200"/>
                    </a:xfrm>
                    <a:prstGeom prst="rect">
                      <a:avLst/>
                    </a:prstGeom>
                  </pic:spPr>
                </pic:pic>
              </a:graphicData>
            </a:graphic>
          </wp:inline>
        </w:drawing>
      </w:r>
    </w:p>
    <w:p w14:paraId="7A1F37DA" w14:textId="04A62E7A" w:rsidR="00062714" w:rsidRDefault="00062714" w:rsidP="00062714">
      <w:pPr>
        <w:spacing w:before="0"/>
        <w:jc w:val="center"/>
        <w:rPr>
          <w:rFonts w:eastAsiaTheme="majorEastAsia" w:cstheme="majorBidi"/>
          <w:b/>
          <w:bCs/>
        </w:rPr>
      </w:pPr>
      <w:r>
        <w:rPr>
          <w:rFonts w:eastAsiaTheme="majorEastAsia" w:cstheme="majorBidi"/>
          <w:b/>
          <w:bCs/>
          <w:noProof/>
        </w:rPr>
        <w:drawing>
          <wp:inline distT="0" distB="0" distL="0" distR="0" wp14:anchorId="22EAD535" wp14:editId="0679AA36">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7"/>
                    <a:stretch>
                      <a:fillRect/>
                    </a:stretch>
                  </pic:blipFill>
                  <pic:spPr>
                    <a:xfrm>
                      <a:off x="0" y="0"/>
                      <a:ext cx="2458800" cy="1159200"/>
                    </a:xfrm>
                    <a:prstGeom prst="rect">
                      <a:avLst/>
                    </a:prstGeom>
                  </pic:spPr>
                </pic:pic>
              </a:graphicData>
            </a:graphic>
          </wp:inline>
        </w:drawing>
      </w:r>
    </w:p>
    <w:p w14:paraId="198DDDDA" w14:textId="5196F33E" w:rsidR="00275F09" w:rsidRPr="00275F09" w:rsidRDefault="00062714" w:rsidP="00275F09">
      <w:pPr>
        <w:pStyle w:val="a0"/>
        <w:numPr>
          <w:ilvl w:val="0"/>
          <w:numId w:val="47"/>
        </w:numPr>
        <w:spacing w:before="120" w:after="120" w:line="360" w:lineRule="auto"/>
        <w:ind w:left="357" w:hanging="357"/>
        <w:jc w:val="left"/>
        <w:rPr>
          <w:rFonts w:eastAsiaTheme="majorEastAsia" w:cstheme="majorBidi"/>
        </w:rPr>
      </w:pPr>
      <w:r w:rsidRPr="00062714">
        <w:rPr>
          <w:rFonts w:eastAsiaTheme="majorEastAsia" w:cstheme="majorBidi" w:hint="eastAsia"/>
        </w:rPr>
        <w:t>S</w:t>
      </w:r>
      <w:r w:rsidRPr="00062714">
        <w:rPr>
          <w:rFonts w:eastAsiaTheme="majorEastAsia" w:cstheme="majorBidi"/>
        </w:rPr>
        <w:t>end Posts</w:t>
      </w:r>
    </w:p>
    <w:p w14:paraId="4137162C" w14:textId="1E63D91C" w:rsidR="00062714" w:rsidRDefault="00062714" w:rsidP="00062714">
      <w:pPr>
        <w:pStyle w:val="a0"/>
        <w:spacing w:before="120" w:after="120"/>
        <w:ind w:left="357"/>
        <w:jc w:val="center"/>
        <w:rPr>
          <w:rFonts w:eastAsiaTheme="majorEastAsia" w:cstheme="majorBidi"/>
        </w:rPr>
      </w:pPr>
      <w:r>
        <w:rPr>
          <w:rFonts w:eastAsiaTheme="majorEastAsia" w:cstheme="majorBidi"/>
          <w:noProof/>
        </w:rPr>
        <w:drawing>
          <wp:inline distT="0" distB="0" distL="0" distR="0" wp14:anchorId="778CCDFA" wp14:editId="7D8B7C53">
            <wp:extent cx="3459600" cy="1213200"/>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8"/>
                    <a:stretch>
                      <a:fillRect/>
                    </a:stretch>
                  </pic:blipFill>
                  <pic:spPr>
                    <a:xfrm>
                      <a:off x="0" y="0"/>
                      <a:ext cx="3459600" cy="1213200"/>
                    </a:xfrm>
                    <a:prstGeom prst="rect">
                      <a:avLst/>
                    </a:prstGeom>
                  </pic:spPr>
                </pic:pic>
              </a:graphicData>
            </a:graphic>
          </wp:inline>
        </w:drawing>
      </w:r>
    </w:p>
    <w:p w14:paraId="49BC41E2" w14:textId="024018DF" w:rsidR="00062714" w:rsidRDefault="00062714" w:rsidP="00062714">
      <w:pPr>
        <w:pStyle w:val="a0"/>
        <w:spacing w:before="120" w:after="120"/>
        <w:ind w:left="357"/>
        <w:jc w:val="center"/>
        <w:rPr>
          <w:rFonts w:eastAsiaTheme="majorEastAsia" w:cstheme="majorBidi"/>
        </w:rPr>
      </w:pPr>
      <w:r>
        <w:rPr>
          <w:rFonts w:eastAsiaTheme="majorEastAsia" w:cstheme="majorBidi"/>
          <w:noProof/>
        </w:rPr>
        <w:drawing>
          <wp:inline distT="0" distB="0" distL="0" distR="0" wp14:anchorId="0618DC85" wp14:editId="4B619CDF">
            <wp:extent cx="3510000" cy="1018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9"/>
                    <a:stretch>
                      <a:fillRect/>
                    </a:stretch>
                  </pic:blipFill>
                  <pic:spPr>
                    <a:xfrm>
                      <a:off x="0" y="0"/>
                      <a:ext cx="3510000" cy="1018800"/>
                    </a:xfrm>
                    <a:prstGeom prst="rect">
                      <a:avLst/>
                    </a:prstGeom>
                  </pic:spPr>
                </pic:pic>
              </a:graphicData>
            </a:graphic>
          </wp:inline>
        </w:drawing>
      </w:r>
    </w:p>
    <w:p w14:paraId="723BA566" w14:textId="49AFCD6B" w:rsidR="00275F09" w:rsidRDefault="00275F09" w:rsidP="00275F09">
      <w:pPr>
        <w:pStyle w:val="a0"/>
        <w:numPr>
          <w:ilvl w:val="0"/>
          <w:numId w:val="47"/>
        </w:numPr>
        <w:spacing w:before="120" w:after="120" w:line="360" w:lineRule="auto"/>
        <w:ind w:left="357" w:hanging="357"/>
        <w:jc w:val="left"/>
        <w:rPr>
          <w:rFonts w:eastAsiaTheme="majorEastAsia" w:cstheme="majorBidi"/>
        </w:rPr>
      </w:pPr>
      <w:r>
        <w:rPr>
          <w:rFonts w:eastAsiaTheme="majorEastAsia" w:cstheme="majorBidi"/>
        </w:rPr>
        <w:lastRenderedPageBreak/>
        <w:t>Read Posts</w:t>
      </w:r>
    </w:p>
    <w:p w14:paraId="78684DEC" w14:textId="47E11F0A" w:rsidR="00275F09" w:rsidRDefault="00275F09" w:rsidP="00275F09">
      <w:pPr>
        <w:pStyle w:val="a0"/>
        <w:spacing w:before="120" w:after="120"/>
        <w:ind w:left="360"/>
        <w:jc w:val="center"/>
        <w:rPr>
          <w:rFonts w:eastAsiaTheme="majorEastAsia" w:cstheme="majorBidi"/>
        </w:rPr>
      </w:pPr>
      <w:r>
        <w:rPr>
          <w:rFonts w:eastAsiaTheme="majorEastAsia" w:cstheme="majorBidi"/>
          <w:noProof/>
        </w:rPr>
        <w:drawing>
          <wp:inline distT="0" distB="0" distL="0" distR="0" wp14:anchorId="780B5096" wp14:editId="325138FB">
            <wp:extent cx="3949200" cy="1634400"/>
            <wp:effectExtent l="0" t="0" r="635"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30"/>
                    <a:stretch>
                      <a:fillRect/>
                    </a:stretch>
                  </pic:blipFill>
                  <pic:spPr>
                    <a:xfrm>
                      <a:off x="0" y="0"/>
                      <a:ext cx="3949200" cy="1634400"/>
                    </a:xfrm>
                    <a:prstGeom prst="rect">
                      <a:avLst/>
                    </a:prstGeom>
                  </pic:spPr>
                </pic:pic>
              </a:graphicData>
            </a:graphic>
          </wp:inline>
        </w:drawing>
      </w:r>
    </w:p>
    <w:p w14:paraId="22708F70" w14:textId="77777777" w:rsidR="00275F09" w:rsidRDefault="00275F09" w:rsidP="00275F09">
      <w:pPr>
        <w:pStyle w:val="a0"/>
        <w:spacing w:before="120" w:after="120"/>
        <w:ind w:left="360"/>
        <w:jc w:val="center"/>
        <w:rPr>
          <w:rFonts w:eastAsiaTheme="majorEastAsia" w:cstheme="majorBidi"/>
        </w:rPr>
      </w:pPr>
    </w:p>
    <w:p w14:paraId="0C4093EB" w14:textId="7E456E43" w:rsidR="00275F09" w:rsidRDefault="00275F09" w:rsidP="00275F09">
      <w:pPr>
        <w:pStyle w:val="a0"/>
        <w:numPr>
          <w:ilvl w:val="0"/>
          <w:numId w:val="47"/>
        </w:numPr>
        <w:spacing w:before="120" w:after="120" w:line="360" w:lineRule="auto"/>
        <w:ind w:left="357" w:hanging="357"/>
        <w:jc w:val="left"/>
        <w:rPr>
          <w:rFonts w:eastAsiaTheme="majorEastAsia" w:cstheme="majorBidi"/>
        </w:rPr>
      </w:pPr>
      <w:r>
        <w:rPr>
          <w:rFonts w:eastAsiaTheme="majorEastAsia" w:cstheme="majorBidi" w:hint="eastAsia"/>
        </w:rPr>
        <w:t>D</w:t>
      </w:r>
      <w:r>
        <w:rPr>
          <w:rFonts w:eastAsiaTheme="majorEastAsia" w:cstheme="majorBidi"/>
        </w:rPr>
        <w:t>ecrypt Posts</w:t>
      </w:r>
    </w:p>
    <w:p w14:paraId="48A3F5FA" w14:textId="26E84338" w:rsidR="00275F09" w:rsidRDefault="00275F09" w:rsidP="00275F09">
      <w:pPr>
        <w:pStyle w:val="a0"/>
        <w:spacing w:before="120" w:after="120"/>
        <w:ind w:left="360"/>
        <w:jc w:val="center"/>
        <w:rPr>
          <w:rFonts w:eastAsiaTheme="majorEastAsia" w:cstheme="majorBidi"/>
        </w:rPr>
      </w:pPr>
      <w:r>
        <w:rPr>
          <w:rFonts w:eastAsiaTheme="majorEastAsia" w:cstheme="majorBidi"/>
          <w:noProof/>
        </w:rPr>
        <w:drawing>
          <wp:inline distT="0" distB="0" distL="0" distR="0" wp14:anchorId="63E37D81" wp14:editId="7103C56E">
            <wp:extent cx="3326400" cy="1594800"/>
            <wp:effectExtent l="0" t="0" r="127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400" cy="1594800"/>
                    </a:xfrm>
                    <a:prstGeom prst="rect">
                      <a:avLst/>
                    </a:prstGeom>
                  </pic:spPr>
                </pic:pic>
              </a:graphicData>
            </a:graphic>
          </wp:inline>
        </w:drawing>
      </w:r>
    </w:p>
    <w:p w14:paraId="376778F0" w14:textId="77777777" w:rsidR="00275F09" w:rsidRDefault="00275F09" w:rsidP="00275F09">
      <w:pPr>
        <w:pStyle w:val="a0"/>
        <w:spacing w:before="120" w:after="120"/>
        <w:ind w:left="360"/>
        <w:jc w:val="center"/>
        <w:rPr>
          <w:rFonts w:eastAsiaTheme="majorEastAsia" w:cstheme="majorBidi"/>
        </w:rPr>
      </w:pPr>
    </w:p>
    <w:p w14:paraId="1E730A52" w14:textId="14B5A1F3" w:rsidR="00275F09" w:rsidRDefault="00275F09" w:rsidP="00275F09">
      <w:pPr>
        <w:pStyle w:val="a0"/>
        <w:numPr>
          <w:ilvl w:val="0"/>
          <w:numId w:val="47"/>
        </w:numPr>
        <w:spacing w:before="120" w:after="120" w:line="360" w:lineRule="auto"/>
        <w:ind w:left="357" w:hanging="357"/>
        <w:jc w:val="left"/>
        <w:rPr>
          <w:rFonts w:eastAsiaTheme="majorEastAsia" w:cstheme="majorBidi"/>
        </w:rPr>
      </w:pPr>
      <w:r>
        <w:rPr>
          <w:rFonts w:eastAsiaTheme="majorEastAsia" w:cstheme="majorBidi" w:hint="eastAsia"/>
        </w:rPr>
        <w:t>C</w:t>
      </w:r>
      <w:r>
        <w:rPr>
          <w:rFonts w:eastAsiaTheme="majorEastAsia" w:cstheme="majorBidi"/>
        </w:rPr>
        <w:t>omment Posts</w:t>
      </w:r>
    </w:p>
    <w:p w14:paraId="1712A5FF" w14:textId="4E19128E" w:rsidR="00275F09" w:rsidRDefault="00275F09" w:rsidP="00275F09">
      <w:pPr>
        <w:pStyle w:val="a0"/>
        <w:spacing w:before="120" w:after="120"/>
        <w:ind w:left="360"/>
        <w:jc w:val="center"/>
        <w:rPr>
          <w:rFonts w:eastAsiaTheme="majorEastAsia" w:cstheme="majorBidi"/>
        </w:rPr>
      </w:pPr>
      <w:r>
        <w:rPr>
          <w:rFonts w:eastAsiaTheme="majorEastAsia" w:cstheme="majorBidi"/>
          <w:noProof/>
        </w:rPr>
        <w:drawing>
          <wp:inline distT="0" distB="0" distL="0" distR="0" wp14:anchorId="5A3B07C9" wp14:editId="51EE94BB">
            <wp:extent cx="3463200" cy="1782000"/>
            <wp:effectExtent l="0" t="0" r="444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3463200" cy="1782000"/>
                    </a:xfrm>
                    <a:prstGeom prst="rect">
                      <a:avLst/>
                    </a:prstGeom>
                  </pic:spPr>
                </pic:pic>
              </a:graphicData>
            </a:graphic>
          </wp:inline>
        </w:drawing>
      </w:r>
    </w:p>
    <w:p w14:paraId="32E9A163" w14:textId="77777777" w:rsidR="00275F09" w:rsidRDefault="00275F09" w:rsidP="00275F09">
      <w:pPr>
        <w:pStyle w:val="a0"/>
        <w:spacing w:before="120" w:after="120"/>
        <w:ind w:left="360"/>
        <w:jc w:val="center"/>
        <w:rPr>
          <w:rFonts w:eastAsiaTheme="majorEastAsia" w:cstheme="majorBidi"/>
        </w:rPr>
      </w:pPr>
    </w:p>
    <w:p w14:paraId="18B59963" w14:textId="46571161" w:rsidR="00275F09" w:rsidRDefault="00275F09" w:rsidP="00275F09">
      <w:pPr>
        <w:pStyle w:val="a0"/>
        <w:numPr>
          <w:ilvl w:val="0"/>
          <w:numId w:val="47"/>
        </w:numPr>
        <w:spacing w:before="120" w:after="120" w:line="360" w:lineRule="auto"/>
        <w:ind w:left="357" w:hanging="357"/>
        <w:jc w:val="left"/>
        <w:rPr>
          <w:rFonts w:eastAsiaTheme="majorEastAsia" w:cstheme="majorBidi"/>
        </w:rPr>
      </w:pPr>
      <w:r>
        <w:rPr>
          <w:rFonts w:eastAsiaTheme="majorEastAsia" w:cstheme="majorBidi" w:hint="eastAsia"/>
        </w:rPr>
        <w:t>S</w:t>
      </w:r>
      <w:r>
        <w:rPr>
          <w:rFonts w:eastAsiaTheme="majorEastAsia" w:cstheme="majorBidi"/>
        </w:rPr>
        <w:t>earch Posts</w:t>
      </w:r>
    </w:p>
    <w:p w14:paraId="1542940D" w14:textId="4EC9ACCA" w:rsidR="00275F09" w:rsidRPr="00275F09" w:rsidRDefault="00275F09" w:rsidP="00275F09">
      <w:pPr>
        <w:pStyle w:val="a0"/>
        <w:spacing w:before="120" w:after="120"/>
        <w:ind w:left="360"/>
        <w:jc w:val="center"/>
        <w:rPr>
          <w:rFonts w:eastAsiaTheme="majorEastAsia" w:cstheme="majorBidi"/>
        </w:rPr>
      </w:pPr>
      <w:r>
        <w:rPr>
          <w:rFonts w:eastAsiaTheme="majorEastAsia" w:cstheme="majorBidi"/>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7DC44735" w14:textId="3A620D1A" w:rsidR="00062714" w:rsidRPr="00490A74" w:rsidRDefault="00062714" w:rsidP="0000756F">
      <w:pPr>
        <w:spacing w:before="0"/>
        <w:jc w:val="left"/>
        <w:rPr>
          <w:rFonts w:eastAsiaTheme="majorEastAsia" w:cstheme="majorBidi"/>
          <w:b/>
          <w:bCs/>
        </w:rPr>
      </w:pPr>
      <w:r>
        <w:rPr>
          <w:rFonts w:eastAsiaTheme="majorEastAsia" w:cstheme="majorBidi"/>
          <w:b/>
          <w:bCs/>
        </w:rPr>
        <w:br w:type="page"/>
      </w:r>
    </w:p>
    <w:p w14:paraId="59D1692C" w14:textId="2BE23400" w:rsidR="00C50DD9" w:rsidRDefault="00490A74" w:rsidP="00FA5C40">
      <w:pPr>
        <w:pStyle w:val="6"/>
      </w:pPr>
      <w:bookmarkStart w:id="41" w:name="_Toc89385473"/>
      <w:r>
        <w:lastRenderedPageBreak/>
        <w:t>Task List</w:t>
      </w:r>
      <w:bookmarkEnd w:id="41"/>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hange Email address</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s</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40165700"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Send </w:t>
            </w:r>
            <w:proofErr w:type="spellStart"/>
            <w:proofErr w:type="gramStart"/>
            <w:r w:rsidRPr="00490A74">
              <w:rPr>
                <w:rFonts w:eastAsia="DengXian" w:cs="Times New Roman"/>
                <w:color w:val="313131"/>
                <w:lang w:eastAsia="zh-CN"/>
              </w:rPr>
              <w:t>a</w:t>
            </w:r>
            <w:proofErr w:type="spellEnd"/>
            <w:proofErr w:type="gramEnd"/>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C. Read Posts</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 Decrypt Posts</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E. Comment Posts</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F. Search Posts</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2" w:name="_Toc89385474"/>
      <w:r>
        <w:rPr>
          <w:lang w:eastAsia="zh-CN"/>
        </w:rPr>
        <w:lastRenderedPageBreak/>
        <w:t>Questionnaire</w:t>
      </w:r>
      <w:bookmarkEnd w:id="42"/>
    </w:p>
    <w:tbl>
      <w:tblPr>
        <w:tblW w:w="8505" w:type="dxa"/>
        <w:tblInd w:w="-5" w:type="dxa"/>
        <w:tblLook w:val="04A0" w:firstRow="1" w:lastRow="0" w:firstColumn="1" w:lastColumn="0" w:noHBand="0" w:noVBand="1"/>
      </w:tblPr>
      <w:tblGrid>
        <w:gridCol w:w="477"/>
        <w:gridCol w:w="6044"/>
        <w:gridCol w:w="1984"/>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3DEDE46F"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r w:rsidR="00457030">
              <w:rPr>
                <w:rFonts w:eastAsia="DengXian" w:cs="Times New Roman" w:hint="eastAsia"/>
                <w:color w:val="000000"/>
              </w:rPr>
              <w:t>4</w:t>
            </w: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6A615E8C"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r w:rsidR="00457030">
              <w:rPr>
                <w:rFonts w:eastAsia="DengXian" w:cs="Times New Roman" w:hint="eastAsia"/>
                <w:color w:val="000000"/>
              </w:rPr>
              <w:t>4</w:t>
            </w: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3475141A"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r w:rsidR="00457030">
              <w:rPr>
                <w:rFonts w:eastAsia="DengXian" w:cs="Times New Roman" w:hint="eastAsia"/>
                <w:color w:val="000000"/>
              </w:rPr>
              <w:t>4</w:t>
            </w: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0A90EADC"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r w:rsidR="00457030">
              <w:rPr>
                <w:rFonts w:eastAsia="DengXian" w:cs="Times New Roman" w:hint="eastAsia"/>
                <w:color w:val="000000"/>
              </w:rPr>
              <w:t>5</w:t>
            </w: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748EC35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r w:rsidR="00457030">
              <w:rPr>
                <w:rFonts w:eastAsia="DengXian" w:cs="Times New Roman" w:hint="eastAsia"/>
                <w:color w:val="000000"/>
              </w:rPr>
              <w:t>4</w:t>
            </w: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re is no inconsistency in this system </w:t>
            </w:r>
          </w:p>
        </w:tc>
        <w:tc>
          <w:tcPr>
            <w:tcW w:w="1984" w:type="dxa"/>
            <w:tcBorders>
              <w:top w:val="nil"/>
              <w:left w:val="nil"/>
              <w:bottom w:val="single" w:sz="4" w:space="0" w:color="auto"/>
              <w:right w:val="single" w:sz="4" w:space="0" w:color="auto"/>
            </w:tcBorders>
            <w:shd w:val="clear" w:color="auto" w:fill="auto"/>
            <w:vAlign w:val="center"/>
            <w:hideMark/>
          </w:tcPr>
          <w:p w14:paraId="742DFE20" w14:textId="23E92DD6"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r w:rsidR="00457030">
              <w:rPr>
                <w:rFonts w:eastAsia="DengXian" w:cs="Times New Roman" w:hint="eastAsia"/>
                <w:color w:val="000000"/>
              </w:rPr>
              <w:t>4</w:t>
            </w: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43903200"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r w:rsidR="00457030">
              <w:rPr>
                <w:rFonts w:eastAsia="DengXian" w:cs="Times New Roman" w:hint="eastAsia"/>
                <w:color w:val="000000"/>
              </w:rPr>
              <w:t>4</w:t>
            </w: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0DDAF9E0"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r w:rsidR="00457030">
              <w:rPr>
                <w:rFonts w:eastAsia="DengXian" w:cs="Times New Roman" w:hint="eastAsia"/>
                <w:color w:val="000000"/>
              </w:rPr>
              <w:t>5</w:t>
            </w: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24B0D1FB"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　</w:t>
            </w:r>
            <w:r w:rsidR="00457030">
              <w:rPr>
                <w:rFonts w:eastAsia="DengXian" w:cs="Times New Roman" w:hint="eastAsia"/>
                <w:color w:val="000000"/>
              </w:rPr>
              <w:t>5</w:t>
            </w: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84F3934" w14:textId="6013FE0A" w:rsidR="00AC50B8" w:rsidRPr="0015072A" w:rsidRDefault="00AC50B8" w:rsidP="007F19C3">
            <w:pPr>
              <w:spacing w:beforeLines="20" w:before="48" w:afterLines="20" w:after="48"/>
              <w:jc w:val="left"/>
              <w:rPr>
                <w:rFonts w:eastAsia="DengXian" w:cs="Times New Roman"/>
                <w:color w:val="000000"/>
                <w:lang w:eastAsia="zh-CN"/>
              </w:rPr>
            </w:pPr>
            <w:r w:rsidRPr="0015072A">
              <w:rPr>
                <w:rFonts w:eastAsia="DengXian" w:cs="Times New Roman"/>
                <w:color w:val="000000"/>
              </w:rPr>
              <w:t xml:space="preserve">I feel that </w:t>
            </w:r>
            <w:proofErr w:type="gramStart"/>
            <w:r w:rsidRPr="0015072A">
              <w:rPr>
                <w:rFonts w:eastAsia="DengXian" w:cs="Times New Roman"/>
                <w:color w:val="000000"/>
              </w:rPr>
              <w:t xml:space="preserve">the </w:t>
            </w:r>
            <w:r w:rsidRPr="0015072A">
              <w:rPr>
                <w:rFonts w:eastAsia="DengXian" w:cs="Times New Roman"/>
                <w:color w:val="000000"/>
                <w:u w:val="single"/>
              </w:rPr>
              <w:t xml:space="preserve"> </w:t>
            </w:r>
            <w:r w:rsidR="00457030">
              <w:rPr>
                <w:rFonts w:eastAsia="DengXian" w:cs="Times New Roman"/>
                <w:color w:val="000000"/>
                <w:u w:val="single"/>
              </w:rPr>
              <w:t>b</w:t>
            </w:r>
            <w:proofErr w:type="gramEnd"/>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00457030">
              <w:rPr>
                <w:rFonts w:eastAsia="DengXian" w:cs="Times New Roman"/>
                <w:color w:val="000000"/>
                <w:u w:val="single"/>
              </w:rPr>
              <w:t>d</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function  b. Post  c. </w:t>
            </w:r>
            <w:r>
              <w:rPr>
                <w:rFonts w:eastAsia="DengXian" w:cs="Times New Roman" w:hint="eastAsia"/>
                <w:color w:val="000000"/>
                <w:lang w:eastAsia="zh-CN"/>
              </w:rPr>
              <w:t>Read</w:t>
            </w:r>
            <w:r w:rsidRPr="0015072A">
              <w:rPr>
                <w:rFonts w:eastAsia="DengXian" w:cs="Times New Roman"/>
                <w:color w:val="000000"/>
              </w:rPr>
              <w:t xml:space="preserve">  d. Decryption  e. Comment </w:t>
            </w:r>
            <w:r>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r w:rsidR="00457030">
              <w:rPr>
                <w:rFonts w:eastAsia="DengXian" w:cs="Times New Roman" w:hint="eastAsia"/>
                <w:color w:val="000000"/>
                <w:lang w:eastAsia="zh-CN"/>
              </w:rPr>
              <w:t>没有提示已经发送成功，并且等待时间很久</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2E410FB3" w14:textId="7FDF9021"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457030">
              <w:rPr>
                <w:rFonts w:eastAsia="DengXian" w:cs="Times New Roman"/>
                <w:color w:val="000000"/>
                <w:u w:val="single"/>
              </w:rPr>
              <w:t>b</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457030">
              <w:rPr>
                <w:rFonts w:eastAsia="DengXian" w:cs="Times New Roman"/>
                <w:color w:val="000000"/>
                <w:u w:val="single"/>
              </w:rPr>
              <w:t>f</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Post  c. </w:t>
            </w:r>
            <w:r>
              <w:rPr>
                <w:rFonts w:eastAsia="DengXian" w:cs="Times New Roman" w:hint="eastAsia"/>
                <w:color w:val="000000"/>
                <w:lang w:eastAsia="zh-CN"/>
              </w:rPr>
              <w:t>Read</w:t>
            </w:r>
            <w:r w:rsidRPr="0015072A">
              <w:rPr>
                <w:rFonts w:eastAsia="DengXian" w:cs="Times New Roman"/>
                <w:color w:val="000000"/>
              </w:rPr>
              <w:t xml:space="preserve">  d. Decryption  e. Comment </w:t>
            </w:r>
            <w:r>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r w:rsidR="00457030">
              <w:rPr>
                <w:rFonts w:eastAsia="DengXian" w:cs="Times New Roman" w:hint="eastAsia"/>
                <w:color w:val="000000"/>
                <w:lang w:eastAsia="zh-CN"/>
              </w:rPr>
              <w:t>因为需要注意的地方很多，需要一定的时间熟悉</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5985B21" w14:textId="33823172" w:rsidR="00AC50B8" w:rsidRPr="0015072A" w:rsidRDefault="00AC50B8" w:rsidP="007F19C3">
            <w:pPr>
              <w:spacing w:beforeLines="20" w:before="48" w:afterLines="20" w:after="48"/>
              <w:jc w:val="left"/>
              <w:rPr>
                <w:rFonts w:eastAsia="DengXian" w:cs="Times New Roman"/>
                <w:color w:val="000000"/>
                <w:lang w:eastAsia="zh-CN"/>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457030">
              <w:rPr>
                <w:rFonts w:eastAsia="DengXian" w:cs="Times New Roman"/>
                <w:color w:val="000000"/>
                <w:u w:val="single"/>
              </w:rPr>
              <w:t>c</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457030">
              <w:rPr>
                <w:rFonts w:eastAsia="DengXian" w:cs="Times New Roman"/>
                <w:color w:val="000000"/>
                <w:u w:val="single"/>
              </w:rPr>
              <w:t>b</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Post  c. </w:t>
            </w:r>
            <w:r>
              <w:rPr>
                <w:rFonts w:eastAsia="DengXian" w:cs="Times New Roman" w:hint="eastAsia"/>
                <w:color w:val="000000"/>
                <w:lang w:eastAsia="zh-CN"/>
              </w:rPr>
              <w:t>Read</w:t>
            </w:r>
            <w:r w:rsidRPr="0015072A">
              <w:rPr>
                <w:rFonts w:eastAsia="DengXian" w:cs="Times New Roman"/>
                <w:color w:val="000000"/>
              </w:rPr>
              <w:t xml:space="preserve">  d. Decryption  e. Comment </w:t>
            </w:r>
            <w:r>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r w:rsidR="00457030">
              <w:rPr>
                <w:rFonts w:eastAsia="DengXian" w:cs="Times New Roman"/>
                <w:color w:val="000000"/>
              </w:rPr>
              <w:t xml:space="preserve">read </w:t>
            </w:r>
            <w:r w:rsidR="00457030">
              <w:rPr>
                <w:rFonts w:eastAsia="DengXian" w:cs="Times New Roman" w:hint="eastAsia"/>
                <w:color w:val="000000"/>
                <w:lang w:eastAsia="zh-CN"/>
              </w:rPr>
              <w:t>没有记忆点，</w:t>
            </w:r>
            <w:r w:rsidR="00457030">
              <w:rPr>
                <w:rFonts w:eastAsia="DengXian" w:cs="Times New Roman" w:hint="eastAsia"/>
                <w:color w:val="000000"/>
                <w:lang w:eastAsia="zh-CN"/>
              </w:rPr>
              <w:t>post</w:t>
            </w:r>
            <w:r w:rsidR="00457030">
              <w:rPr>
                <w:rFonts w:eastAsia="DengXian" w:cs="Times New Roman" w:hint="eastAsia"/>
                <w:color w:val="000000"/>
                <w:lang w:eastAsia="zh-CN"/>
              </w:rPr>
              <w:t>给我印象深刻，带给我想要的功能虽然有些慢。</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68DFB07" w14:textId="438EDE22" w:rsidR="00AC50B8" w:rsidRPr="0015072A" w:rsidRDefault="00AC50B8" w:rsidP="007F19C3">
            <w:pPr>
              <w:spacing w:beforeLines="20" w:before="48" w:afterLines="20" w:after="48"/>
              <w:jc w:val="left"/>
              <w:rPr>
                <w:rFonts w:eastAsia="DengXian" w:cs="Times New Roman"/>
                <w:color w:val="000000"/>
                <w:lang w:eastAsia="zh-CN"/>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457030">
              <w:rPr>
                <w:rFonts w:eastAsia="DengXian" w:cs="Times New Roman" w:hint="eastAsia"/>
                <w:color w:val="000000"/>
                <w:u w:val="single"/>
                <w:lang w:eastAsia="zh-CN"/>
              </w:rPr>
              <w:t>b</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proofErr w:type="spellStart"/>
            <w:proofErr w:type="gramStart"/>
            <w:r w:rsidR="00457030">
              <w:rPr>
                <w:rFonts w:eastAsia="DengXian" w:cs="Times New Roman" w:hint="eastAsia"/>
                <w:color w:val="000000"/>
                <w:u w:val="single"/>
              </w:rPr>
              <w:t>f</w:t>
            </w:r>
            <w:r w:rsidR="00457030">
              <w:rPr>
                <w:rFonts w:eastAsia="DengXian" w:cs="Times New Roman"/>
                <w:color w:val="000000"/>
                <w:u w:val="single"/>
              </w:rPr>
              <w:t>,d</w:t>
            </w:r>
            <w:proofErr w:type="gramEnd"/>
            <w:r w:rsidR="00457030">
              <w:rPr>
                <w:rFonts w:eastAsia="DengXian" w:cs="Times New Roman"/>
                <w:color w:val="000000"/>
                <w:u w:val="single"/>
              </w:rPr>
              <w:t>,e</w:t>
            </w:r>
            <w:proofErr w:type="spellEnd"/>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function  b. Post  c. </w:t>
            </w:r>
            <w:r>
              <w:rPr>
                <w:rFonts w:eastAsia="DengXian" w:cs="Times New Roman" w:hint="eastAsia"/>
                <w:color w:val="000000"/>
                <w:lang w:eastAsia="zh-CN"/>
              </w:rPr>
              <w:t>Read</w:t>
            </w:r>
            <w:r w:rsidRPr="0015072A">
              <w:rPr>
                <w:rFonts w:eastAsia="DengXian" w:cs="Times New Roman"/>
                <w:color w:val="000000"/>
              </w:rPr>
              <w:t xml:space="preserve">  d. Decryption  e. Comment </w:t>
            </w:r>
            <w:r>
              <w:rPr>
                <w:rFonts w:eastAsia="DengXian" w:cs="Times New Roman" w:hint="eastAsia"/>
                <w:color w:val="000000"/>
              </w:rPr>
              <w:t xml:space="preserve"> </w:t>
            </w:r>
            <w:r w:rsidRPr="0015072A">
              <w:rPr>
                <w:rFonts w:eastAsia="DengXian" w:cs="Times New Roman"/>
                <w:color w:val="000000"/>
              </w:rPr>
              <w:t xml:space="preserve">f. Search </w:t>
            </w:r>
            <w:r w:rsidRPr="0015072A">
              <w:rPr>
                <w:rFonts w:eastAsia="DengXian" w:cs="Times New Roman"/>
                <w:color w:val="000000"/>
              </w:rPr>
              <w:br/>
              <w:t xml:space="preserve">Reason: </w:t>
            </w:r>
            <w:r w:rsidR="00457030">
              <w:rPr>
                <w:rFonts w:eastAsia="DengXian" w:cs="Times New Roman" w:hint="eastAsia"/>
                <w:color w:val="000000"/>
                <w:lang w:eastAsia="zh-CN"/>
              </w:rPr>
              <w:t>需要等待对比检测所以等待时间长</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3CDEC822" w14:textId="49B0922C" w:rsidR="0052480F" w:rsidRDefault="0052480F">
      <w:pPr>
        <w:spacing w:before="0"/>
        <w:jc w:val="left"/>
        <w:rPr>
          <w:rFonts w:eastAsiaTheme="majorEastAsia" w:cstheme="majorBidi"/>
          <w:b/>
          <w:bCs/>
          <w:sz w:val="32"/>
          <w:szCs w:val="32"/>
        </w:rPr>
      </w:pPr>
    </w:p>
    <w:p w14:paraId="15E48950" w14:textId="7B74880B"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3" w:name="_Toc89385475"/>
      <w:r w:rsidRPr="00A133E9">
        <w:lastRenderedPageBreak/>
        <w:t>Bibliography</w:t>
      </w:r>
      <w:bookmarkEnd w:id="43"/>
      <w:r w:rsidR="0052480F">
        <w:t xml:space="preserve"> </w:t>
      </w:r>
    </w:p>
    <w:p w14:paraId="0C1F1A29" w14:textId="77777777" w:rsidR="00D44391" w:rsidRPr="00D44391" w:rsidRDefault="0002527C" w:rsidP="00D44391">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4" w:name="_ENREF_1"/>
      <w:r w:rsidR="00D44391" w:rsidRPr="00D44391">
        <w:rPr>
          <w:noProof/>
        </w:rPr>
        <w:t>[1].</w:t>
      </w:r>
      <w:r w:rsidR="00D44391" w:rsidRPr="00D44391">
        <w:rPr>
          <w:noProof/>
        </w:rPr>
        <w:tab/>
        <w:t>Sohail SS, Khan MM, Alam MA. An Analysis of Twitter Users From The Perspective of Their Behavior, Language, Region and Development Indices--A Study of 80 Million Tweets. arXiv preprint arXiv:210510245. 2021.</w:t>
      </w:r>
      <w:bookmarkEnd w:id="44"/>
    </w:p>
    <w:p w14:paraId="37EDF181" w14:textId="77777777" w:rsidR="00D44391" w:rsidRPr="00D44391" w:rsidRDefault="00D44391" w:rsidP="00D44391">
      <w:pPr>
        <w:pStyle w:val="EndNoteBibliography"/>
        <w:rPr>
          <w:noProof/>
        </w:rPr>
      </w:pPr>
      <w:bookmarkStart w:id="45" w:name="_ENREF_2"/>
      <w:r w:rsidRPr="00D44391">
        <w:rPr>
          <w:noProof/>
        </w:rPr>
        <w:t>[2].</w:t>
      </w:r>
      <w:r w:rsidRPr="00D44391">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5"/>
    </w:p>
    <w:p w14:paraId="4E52754E" w14:textId="77777777" w:rsidR="00D44391" w:rsidRPr="00D44391" w:rsidRDefault="00D44391" w:rsidP="00D44391">
      <w:pPr>
        <w:pStyle w:val="EndNoteBibliography"/>
        <w:rPr>
          <w:noProof/>
        </w:rPr>
      </w:pPr>
      <w:bookmarkStart w:id="46" w:name="_ENREF_3"/>
      <w:r w:rsidRPr="00D44391">
        <w:rPr>
          <w:noProof/>
        </w:rPr>
        <w:t>[3].</w:t>
      </w:r>
      <w:r w:rsidRPr="00D44391">
        <w:rPr>
          <w:noProof/>
        </w:rPr>
        <w:tab/>
        <w:t>Zheng F, Ma L, editors. A Multi-layered Friend Recommendation System on Twitter. 2021 The 13th International Conference on Computer Modeling and Simulation; 2021.</w:t>
      </w:r>
      <w:bookmarkEnd w:id="46"/>
    </w:p>
    <w:p w14:paraId="125033B8" w14:textId="77777777" w:rsidR="00D44391" w:rsidRPr="00D44391" w:rsidRDefault="00D44391" w:rsidP="00D44391">
      <w:pPr>
        <w:pStyle w:val="EndNoteBibliography"/>
        <w:rPr>
          <w:noProof/>
        </w:rPr>
      </w:pPr>
      <w:bookmarkStart w:id="47" w:name="_ENREF_4"/>
      <w:r w:rsidRPr="00D44391">
        <w:rPr>
          <w:noProof/>
        </w:rPr>
        <w:t>[4].</w:t>
      </w:r>
      <w:r w:rsidRPr="00D44391">
        <w:rPr>
          <w:noProof/>
        </w:rPr>
        <w:tab/>
        <w:t>Gezici A, Ozay O. An Intersectional Analysis of COVID-19 Unemployment. Journal of Economics, Race, and Policy. 2020;3(4):270-81.</w:t>
      </w:r>
      <w:bookmarkEnd w:id="47"/>
    </w:p>
    <w:p w14:paraId="17BAE4B6" w14:textId="77777777" w:rsidR="00D44391" w:rsidRPr="00D44391" w:rsidRDefault="00D44391" w:rsidP="00D44391">
      <w:pPr>
        <w:pStyle w:val="EndNoteBibliography"/>
        <w:rPr>
          <w:noProof/>
        </w:rPr>
      </w:pPr>
      <w:bookmarkStart w:id="48" w:name="_ENREF_5"/>
      <w:r w:rsidRPr="00D44391">
        <w:rPr>
          <w:noProof/>
        </w:rPr>
        <w:t>[5].</w:t>
      </w:r>
      <w:r w:rsidRPr="00D44391">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48"/>
    </w:p>
    <w:p w14:paraId="75B8D670" w14:textId="77777777" w:rsidR="00D44391" w:rsidRPr="00D44391" w:rsidRDefault="00D44391" w:rsidP="00D44391">
      <w:pPr>
        <w:pStyle w:val="EndNoteBibliography"/>
        <w:rPr>
          <w:noProof/>
        </w:rPr>
      </w:pPr>
      <w:bookmarkStart w:id="49" w:name="_ENREF_6"/>
      <w:r w:rsidRPr="00D44391">
        <w:rPr>
          <w:noProof/>
        </w:rPr>
        <w:t>[6].</w:t>
      </w:r>
      <w:r w:rsidRPr="00D44391">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49"/>
    </w:p>
    <w:p w14:paraId="4143DEAA" w14:textId="77777777" w:rsidR="00D44391" w:rsidRPr="00D44391" w:rsidRDefault="00D44391" w:rsidP="00D44391">
      <w:pPr>
        <w:pStyle w:val="EndNoteBibliography"/>
        <w:rPr>
          <w:noProof/>
        </w:rPr>
      </w:pPr>
      <w:bookmarkStart w:id="50" w:name="_ENREF_7"/>
      <w:r w:rsidRPr="00D44391">
        <w:rPr>
          <w:noProof/>
        </w:rPr>
        <w:t>[7].</w:t>
      </w:r>
      <w:r w:rsidRPr="00D44391">
        <w:rPr>
          <w:noProof/>
        </w:rPr>
        <w:tab/>
        <w:t>Mao H, Shuai X, Kapadia A. Loose tweets: an analysis of privacy leaks on twitter.  Proceedings of the 10th annual ACM workshop on Privacy in the electronic society; Chicago, Illinois, USA: Association for Computing Machinery; 2011. p. 1–12.</w:t>
      </w:r>
      <w:bookmarkEnd w:id="50"/>
    </w:p>
    <w:p w14:paraId="148E7B01" w14:textId="77777777" w:rsidR="00D44391" w:rsidRPr="00D44391" w:rsidRDefault="00D44391" w:rsidP="00D44391">
      <w:pPr>
        <w:pStyle w:val="EndNoteBibliography"/>
        <w:rPr>
          <w:noProof/>
        </w:rPr>
      </w:pPr>
      <w:bookmarkStart w:id="51" w:name="_ENREF_8"/>
      <w:r w:rsidRPr="00D44391">
        <w:rPr>
          <w:noProof/>
        </w:rPr>
        <w:t>[8].</w:t>
      </w:r>
      <w:r w:rsidRPr="00D44391">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1"/>
    </w:p>
    <w:p w14:paraId="2A3A63A7" w14:textId="77777777" w:rsidR="00D44391" w:rsidRPr="00D44391" w:rsidRDefault="00D44391" w:rsidP="00D44391">
      <w:pPr>
        <w:pStyle w:val="EndNoteBibliography"/>
        <w:rPr>
          <w:noProof/>
        </w:rPr>
      </w:pPr>
      <w:bookmarkStart w:id="52" w:name="_ENREF_9"/>
      <w:r w:rsidRPr="00D44391">
        <w:rPr>
          <w:noProof/>
        </w:rPr>
        <w:t>[9].</w:t>
      </w:r>
      <w:r w:rsidRPr="00D44391">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2"/>
    </w:p>
    <w:p w14:paraId="7F5FA96D" w14:textId="77777777" w:rsidR="00D44391" w:rsidRPr="00D44391" w:rsidRDefault="00D44391" w:rsidP="00D44391">
      <w:pPr>
        <w:pStyle w:val="EndNoteBibliography"/>
        <w:rPr>
          <w:noProof/>
        </w:rPr>
      </w:pPr>
      <w:bookmarkStart w:id="53" w:name="_ENREF_10"/>
      <w:r w:rsidRPr="00D44391">
        <w:rPr>
          <w:noProof/>
        </w:rPr>
        <w:t>[10].</w:t>
      </w:r>
      <w:r w:rsidRPr="00D44391">
        <w:rPr>
          <w:noProof/>
        </w:rPr>
        <w:tab/>
        <w:t>Neerbeky J, Assentz I, Dolog P, editors. TABOO: Detecting Unstructured Sensitive Information Using Recursive Neural Networks. 2017 IEEE 33rd International Conference on Data Engineering (ICDE); 2017 19-22 April 2017.</w:t>
      </w:r>
      <w:bookmarkEnd w:id="53"/>
    </w:p>
    <w:p w14:paraId="439F3747" w14:textId="77777777" w:rsidR="00D44391" w:rsidRPr="00D44391" w:rsidRDefault="00D44391" w:rsidP="00D44391">
      <w:pPr>
        <w:pStyle w:val="EndNoteBibliography"/>
        <w:rPr>
          <w:noProof/>
        </w:rPr>
      </w:pPr>
      <w:bookmarkStart w:id="54" w:name="_ENREF_11"/>
      <w:r w:rsidRPr="00D44391">
        <w:rPr>
          <w:noProof/>
        </w:rPr>
        <w:t>[11].</w:t>
      </w:r>
      <w:r w:rsidRPr="00D44391">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4"/>
    </w:p>
    <w:p w14:paraId="74D19148" w14:textId="77777777" w:rsidR="00D44391" w:rsidRPr="00D44391" w:rsidRDefault="00D44391" w:rsidP="00D44391">
      <w:pPr>
        <w:pStyle w:val="EndNoteBibliography"/>
        <w:rPr>
          <w:noProof/>
        </w:rPr>
      </w:pPr>
      <w:bookmarkStart w:id="55" w:name="_ENREF_12"/>
      <w:r w:rsidRPr="00D44391">
        <w:rPr>
          <w:noProof/>
        </w:rPr>
        <w:t>[12].</w:t>
      </w:r>
      <w:r w:rsidRPr="00D44391">
        <w:rPr>
          <w:noProof/>
        </w:rPr>
        <w:tab/>
        <w:t>Delcev S, Draskovic D, editors. Modern JavaScript frameworks: A survey study. 2018 Zooming Innovation in Consumer Technologies Conference (ZINC); 2018: IEEE.</w:t>
      </w:r>
      <w:bookmarkEnd w:id="55"/>
    </w:p>
    <w:p w14:paraId="185F1AE6" w14:textId="77777777" w:rsidR="00D44391" w:rsidRPr="00D44391" w:rsidRDefault="00D44391" w:rsidP="00D44391">
      <w:pPr>
        <w:pStyle w:val="EndNoteBibliography"/>
        <w:rPr>
          <w:noProof/>
        </w:rPr>
      </w:pPr>
      <w:bookmarkStart w:id="56" w:name="_ENREF_13"/>
      <w:r w:rsidRPr="00D44391">
        <w:rPr>
          <w:noProof/>
        </w:rPr>
        <w:lastRenderedPageBreak/>
        <w:t>[13].</w:t>
      </w:r>
      <w:r w:rsidRPr="00D44391">
        <w:rPr>
          <w:noProof/>
        </w:rPr>
        <w:tab/>
        <w:t>Wohlgethan E. SupportingWeb Development Decisions by Comparing Three Major JavaScript Frameworks: Angular, React and Vue. js: Hochschule für Angewandte Wissenschaften Hamburg; 2018.</w:t>
      </w:r>
      <w:bookmarkEnd w:id="56"/>
    </w:p>
    <w:p w14:paraId="04D7C264" w14:textId="77777777" w:rsidR="00D44391" w:rsidRPr="00D44391" w:rsidRDefault="00D44391" w:rsidP="00D44391">
      <w:pPr>
        <w:pStyle w:val="EndNoteBibliography"/>
        <w:rPr>
          <w:noProof/>
        </w:rPr>
      </w:pPr>
      <w:bookmarkStart w:id="57" w:name="_ENREF_14"/>
      <w:r w:rsidRPr="00D44391">
        <w:rPr>
          <w:noProof/>
        </w:rPr>
        <w:t>[14].</w:t>
      </w:r>
      <w:r w:rsidRPr="00D44391">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57"/>
    </w:p>
    <w:p w14:paraId="684B192F" w14:textId="77777777" w:rsidR="00D44391" w:rsidRPr="00D44391" w:rsidRDefault="00D44391" w:rsidP="00D44391">
      <w:pPr>
        <w:pStyle w:val="EndNoteBibliography"/>
        <w:rPr>
          <w:noProof/>
        </w:rPr>
      </w:pPr>
      <w:bookmarkStart w:id="58" w:name="_ENREF_15"/>
      <w:r w:rsidRPr="00D44391">
        <w:rPr>
          <w:noProof/>
        </w:rPr>
        <w:t>[15].</w:t>
      </w:r>
      <w:r w:rsidRPr="00D44391">
        <w:rPr>
          <w:noProof/>
        </w:rPr>
        <w:tab/>
        <w:t>Tilkov S, Vinoski S. Node.js: Using JavaScript to Build High-Performance Network Programs. IEEE Internet Computing. 2010;14(6):80-3.</w:t>
      </w:r>
      <w:bookmarkEnd w:id="58"/>
    </w:p>
    <w:p w14:paraId="0C398FB1" w14:textId="77777777" w:rsidR="00D44391" w:rsidRPr="00D44391" w:rsidRDefault="00D44391" w:rsidP="00D44391">
      <w:pPr>
        <w:pStyle w:val="EndNoteBibliography"/>
        <w:rPr>
          <w:noProof/>
        </w:rPr>
      </w:pPr>
      <w:bookmarkStart w:id="59" w:name="_ENREF_16"/>
      <w:r w:rsidRPr="00D44391">
        <w:rPr>
          <w:noProof/>
        </w:rPr>
        <w:t>[16].</w:t>
      </w:r>
      <w:r w:rsidRPr="00D44391">
        <w:rPr>
          <w:noProof/>
        </w:rPr>
        <w:tab/>
        <w:t>Malloy BA, Power JF. An empirical analysis of the transition from Python 2 to Python 3. Empirical Software Engineering. 2019;24(2):751-78.</w:t>
      </w:r>
      <w:bookmarkEnd w:id="59"/>
    </w:p>
    <w:p w14:paraId="13B5DF31" w14:textId="77777777" w:rsidR="00D44391" w:rsidRPr="00D44391" w:rsidRDefault="00D44391" w:rsidP="00D44391">
      <w:pPr>
        <w:pStyle w:val="EndNoteBibliography"/>
        <w:rPr>
          <w:noProof/>
        </w:rPr>
      </w:pPr>
      <w:bookmarkStart w:id="60" w:name="_ENREF_17"/>
      <w:r w:rsidRPr="00D44391">
        <w:rPr>
          <w:noProof/>
        </w:rPr>
        <w:t>[17].</w:t>
      </w:r>
      <w:r w:rsidRPr="00D44391">
        <w:rPr>
          <w:noProof/>
        </w:rPr>
        <w:tab/>
        <w:t>Letkowski J. Doing database design with MySQL. Journal of Technology Research. 2015;6:1.</w:t>
      </w:r>
      <w:bookmarkEnd w:id="60"/>
    </w:p>
    <w:p w14:paraId="480BFA60" w14:textId="77777777" w:rsidR="00D44391" w:rsidRPr="00D44391" w:rsidRDefault="00D44391" w:rsidP="00D44391">
      <w:pPr>
        <w:pStyle w:val="EndNoteBibliography"/>
        <w:rPr>
          <w:noProof/>
        </w:rPr>
      </w:pPr>
      <w:bookmarkStart w:id="61" w:name="_ENREF_18"/>
      <w:r w:rsidRPr="00D44391">
        <w:rPr>
          <w:noProof/>
        </w:rPr>
        <w:t>[18].</w:t>
      </w:r>
      <w:r w:rsidRPr="00D44391">
        <w:rPr>
          <w:noProof/>
        </w:rPr>
        <w:tab/>
        <w:t>Waters K. Prioritization using moscow. Agile Planning. 2009;12:31.</w:t>
      </w:r>
      <w:bookmarkEnd w:id="61"/>
    </w:p>
    <w:p w14:paraId="7052989A" w14:textId="77777777" w:rsidR="00D44391" w:rsidRPr="00D44391" w:rsidRDefault="00D44391" w:rsidP="00D44391">
      <w:pPr>
        <w:pStyle w:val="EndNoteBibliography"/>
        <w:rPr>
          <w:noProof/>
        </w:rPr>
      </w:pPr>
      <w:bookmarkStart w:id="62" w:name="_ENREF_19"/>
      <w:r w:rsidRPr="00D44391">
        <w:rPr>
          <w:noProof/>
        </w:rPr>
        <w:t>[19].</w:t>
      </w:r>
      <w:r w:rsidRPr="00D44391">
        <w:rPr>
          <w:noProof/>
        </w:rPr>
        <w:tab/>
        <w:t>Tian Y, Zhang K, Wang P, Zhang Y, Yang J. Add" Salt" MD5 Algorithm’s FPGA Implementation. Procedia computer science. 2018;131:255-60.</w:t>
      </w:r>
      <w:bookmarkEnd w:id="62"/>
    </w:p>
    <w:p w14:paraId="3FE5E470" w14:textId="77777777" w:rsidR="00D44391" w:rsidRPr="00D44391" w:rsidRDefault="00D44391" w:rsidP="00D44391">
      <w:pPr>
        <w:pStyle w:val="EndNoteBibliography"/>
        <w:rPr>
          <w:noProof/>
        </w:rPr>
      </w:pPr>
      <w:bookmarkStart w:id="63" w:name="_ENREF_20"/>
      <w:r w:rsidRPr="00D44391">
        <w:rPr>
          <w:noProof/>
        </w:rPr>
        <w:t>[20].</w:t>
      </w:r>
      <w:r w:rsidRPr="00D44391">
        <w:rPr>
          <w:noProof/>
        </w:rPr>
        <w:tab/>
        <w:t>Patra R, Patra S. Cryptography: A Quantitative Analysis of the Effectiveness of Various Password Storage Techniques. Journal of Student Research. 2021;10(3).</w:t>
      </w:r>
      <w:bookmarkEnd w:id="63"/>
    </w:p>
    <w:p w14:paraId="7B2D6AC6" w14:textId="77777777" w:rsidR="00D44391" w:rsidRPr="00D44391" w:rsidRDefault="00D44391" w:rsidP="00D44391">
      <w:pPr>
        <w:pStyle w:val="EndNoteBibliography"/>
        <w:rPr>
          <w:noProof/>
        </w:rPr>
      </w:pPr>
      <w:bookmarkStart w:id="64" w:name="_ENREF_21"/>
      <w:r w:rsidRPr="00D44391">
        <w:rPr>
          <w:noProof/>
        </w:rPr>
        <w:t>[21].</w:t>
      </w:r>
      <w:r w:rsidRPr="00D44391">
        <w:rPr>
          <w:noProof/>
        </w:rPr>
        <w:tab/>
        <w:t>Dammak M, Boudia ORM, Messous MA, Senouci SM, Gransart C, editors. Token-based lightweight authentication to secure IoT networks. 2019 16th IEEE Annual Consumer Communications &amp; Networking Conference (CCNC); 2019: IEEE.</w:t>
      </w:r>
      <w:bookmarkEnd w:id="64"/>
    </w:p>
    <w:p w14:paraId="21D6CDC1" w14:textId="77777777" w:rsidR="00D44391" w:rsidRPr="00D44391" w:rsidRDefault="00D44391" w:rsidP="00D44391">
      <w:pPr>
        <w:pStyle w:val="EndNoteBibliography"/>
        <w:rPr>
          <w:noProof/>
        </w:rPr>
      </w:pPr>
      <w:bookmarkStart w:id="65" w:name="_ENREF_22"/>
      <w:r w:rsidRPr="00D44391">
        <w:rPr>
          <w:noProof/>
        </w:rPr>
        <w:t>[22].</w:t>
      </w:r>
      <w:r w:rsidRPr="00D44391">
        <w:rPr>
          <w:noProof/>
        </w:rPr>
        <w:tab/>
        <w:t>Ahmed S, Mahmood Q, editors. An authentication based scheme for applications using JSON web token. 2019 22nd International Multitopic Conference (INMIC); 2019: IEEE.</w:t>
      </w:r>
      <w:bookmarkEnd w:id="65"/>
    </w:p>
    <w:p w14:paraId="7C2FF11D" w14:textId="77777777" w:rsidR="00D44391" w:rsidRPr="00D44391" w:rsidRDefault="00D44391" w:rsidP="00D44391">
      <w:pPr>
        <w:pStyle w:val="EndNoteBibliography"/>
        <w:rPr>
          <w:noProof/>
        </w:rPr>
      </w:pPr>
      <w:bookmarkStart w:id="66" w:name="_ENREF_23"/>
      <w:r w:rsidRPr="00D44391">
        <w:rPr>
          <w:noProof/>
        </w:rPr>
        <w:t>[23].</w:t>
      </w:r>
      <w:r w:rsidRPr="00D44391">
        <w:rPr>
          <w:noProof/>
        </w:rPr>
        <w:tab/>
        <w:t>Tharwat A. Parameter investigation of support vector machine classifier with kernel functions. Knowledge and Information Systems. 2019;61(3):1269-302.</w:t>
      </w:r>
      <w:bookmarkEnd w:id="66"/>
    </w:p>
    <w:p w14:paraId="383CDF3D" w14:textId="77777777" w:rsidR="00D44391" w:rsidRPr="00D44391" w:rsidRDefault="00D44391" w:rsidP="00D44391">
      <w:pPr>
        <w:pStyle w:val="EndNoteBibliography"/>
        <w:rPr>
          <w:noProof/>
        </w:rPr>
      </w:pPr>
      <w:bookmarkStart w:id="67" w:name="_ENREF_24"/>
      <w:r w:rsidRPr="00D44391">
        <w:rPr>
          <w:noProof/>
        </w:rPr>
        <w:t>[24].</w:t>
      </w:r>
      <w:r w:rsidRPr="00D44391">
        <w:rPr>
          <w:noProof/>
        </w:rPr>
        <w:tab/>
        <w:t>Kusic S. „SUS-A quick and dirty usability scale “. Iron and Steel Technology. 2018;15:41-7.</w:t>
      </w:r>
      <w:bookmarkEnd w:id="67"/>
    </w:p>
    <w:p w14:paraId="616D1FF5" w14:textId="5641E00B"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94FF1" w14:textId="77777777" w:rsidR="00763750" w:rsidRDefault="00763750" w:rsidP="004F65C9">
      <w:pPr>
        <w:spacing w:before="0"/>
      </w:pPr>
      <w:r>
        <w:separator/>
      </w:r>
    </w:p>
  </w:endnote>
  <w:endnote w:type="continuationSeparator" w:id="0">
    <w:p w14:paraId="70B0EE42" w14:textId="77777777" w:rsidR="00763750" w:rsidRDefault="00763750"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C670E" w14:textId="77777777" w:rsidR="00763750" w:rsidRDefault="00763750" w:rsidP="004F65C9">
      <w:pPr>
        <w:spacing w:before="0"/>
      </w:pPr>
      <w:r>
        <w:separator/>
      </w:r>
    </w:p>
  </w:footnote>
  <w:footnote w:type="continuationSeparator" w:id="0">
    <w:p w14:paraId="6C57B926" w14:textId="77777777" w:rsidR="00763750" w:rsidRDefault="00763750"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2DAE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D70C8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2D450D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BECF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EAA80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77206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13C200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C5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460D4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DF862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3DA988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F7BB5"/>
    <w:multiLevelType w:val="multilevel"/>
    <w:tmpl w:val="ADECD54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12A87934"/>
    <w:multiLevelType w:val="hybridMultilevel"/>
    <w:tmpl w:val="F85C98EE"/>
    <w:lvl w:ilvl="0" w:tplc="6F021AF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160B5869"/>
    <w:multiLevelType w:val="hybridMultilevel"/>
    <w:tmpl w:val="F7A4CEE6"/>
    <w:lvl w:ilvl="0" w:tplc="806E7BF6">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1C9B0A5E"/>
    <w:multiLevelType w:val="hybridMultilevel"/>
    <w:tmpl w:val="2E18D9C6"/>
    <w:lvl w:ilvl="0" w:tplc="1C183D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E585BD4"/>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F4F4CE2"/>
    <w:multiLevelType w:val="multilevel"/>
    <w:tmpl w:val="2EC0E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B2B4F78"/>
    <w:multiLevelType w:val="hybridMultilevel"/>
    <w:tmpl w:val="EA24246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2BD83881"/>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0CB1771"/>
    <w:multiLevelType w:val="multilevel"/>
    <w:tmpl w:val="AE4AC67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3063555"/>
    <w:multiLevelType w:val="multilevel"/>
    <w:tmpl w:val="559484E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03548"/>
    <w:multiLevelType w:val="multilevel"/>
    <w:tmpl w:val="9C3C2D94"/>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DA5839"/>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FEE280D"/>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06338B6"/>
    <w:multiLevelType w:val="multilevel"/>
    <w:tmpl w:val="6524766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1D50F1F"/>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84B6DA0"/>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8E9206E"/>
    <w:multiLevelType w:val="multilevel"/>
    <w:tmpl w:val="F898695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B1154D5"/>
    <w:multiLevelType w:val="multilevel"/>
    <w:tmpl w:val="223E05F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5B36754D"/>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C241432"/>
    <w:multiLevelType w:val="multilevel"/>
    <w:tmpl w:val="4CB2C3B8"/>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35630A4"/>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6BE4FDC"/>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42" w15:restartNumberingAfterBreak="0">
    <w:nsid w:val="6DD73340"/>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31"/>
  </w:num>
  <w:num w:numId="14">
    <w:abstractNumId w:val="30"/>
  </w:num>
  <w:num w:numId="15">
    <w:abstractNumId w:val="28"/>
  </w:num>
  <w:num w:numId="1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5"/>
  </w:num>
  <w:num w:numId="20">
    <w:abstractNumId w:val="42"/>
  </w:num>
  <w:num w:numId="21">
    <w:abstractNumId w:val="19"/>
  </w:num>
  <w:num w:numId="22">
    <w:abstractNumId w:val="21"/>
  </w:num>
  <w:num w:numId="23">
    <w:abstractNumId w:val="17"/>
  </w:num>
  <w:num w:numId="24">
    <w:abstractNumId w:val="22"/>
  </w:num>
  <w:num w:numId="25">
    <w:abstractNumId w:val="32"/>
  </w:num>
  <w:num w:numId="26">
    <w:abstractNumId w:val="37"/>
  </w:num>
  <w:num w:numId="27">
    <w:abstractNumId w:val="29"/>
  </w:num>
  <w:num w:numId="28">
    <w:abstractNumId w:val="41"/>
  </w:num>
  <w:num w:numId="29">
    <w:abstractNumId w:val="36"/>
  </w:num>
  <w:num w:numId="30">
    <w:abstractNumId w:val="34"/>
  </w:num>
  <w:num w:numId="31">
    <w:abstractNumId w:val="38"/>
  </w:num>
  <w:num w:numId="32">
    <w:abstractNumId w:val="16"/>
  </w:num>
  <w:num w:numId="33">
    <w:abstractNumId w:val="27"/>
  </w:num>
  <w:num w:numId="34">
    <w:abstractNumId w:val="33"/>
  </w:num>
  <w:num w:numId="35">
    <w:abstractNumId w:val="26"/>
  </w:num>
  <w:num w:numId="36">
    <w:abstractNumId w:val="13"/>
  </w:num>
  <w:num w:numId="37">
    <w:abstractNumId w:val="12"/>
  </w:num>
  <w:num w:numId="38">
    <w:abstractNumId w:val="20"/>
  </w:num>
  <w:num w:numId="39">
    <w:abstractNumId w:val="39"/>
  </w:num>
  <w:num w:numId="40">
    <w:abstractNumId w:val="14"/>
  </w:num>
  <w:num w:numId="41">
    <w:abstractNumId w:val="23"/>
  </w:num>
  <w:num w:numId="42">
    <w:abstractNumId w:val="24"/>
  </w:num>
  <w:num w:numId="43">
    <w:abstractNumId w:val="25"/>
  </w:num>
  <w:num w:numId="44">
    <w:abstractNumId w:val="40"/>
  </w:num>
  <w:num w:numId="45">
    <w:abstractNumId w:val="18"/>
  </w:num>
  <w:num w:numId="46">
    <w:abstractNumId w:val="43"/>
  </w:num>
  <w:num w:numId="4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record-ids&gt;&lt;/item&gt;&lt;/Libraries&gt;"/>
  </w:docVars>
  <w:rsids>
    <w:rsidRoot w:val="0049147A"/>
    <w:rsid w:val="00004E0B"/>
    <w:rsid w:val="0000756F"/>
    <w:rsid w:val="00020039"/>
    <w:rsid w:val="0002527C"/>
    <w:rsid w:val="0004128F"/>
    <w:rsid w:val="00062714"/>
    <w:rsid w:val="0008781E"/>
    <w:rsid w:val="00147F45"/>
    <w:rsid w:val="00153D8D"/>
    <w:rsid w:val="0016760C"/>
    <w:rsid w:val="00173B78"/>
    <w:rsid w:val="001761E4"/>
    <w:rsid w:val="001A679E"/>
    <w:rsid w:val="001B07C7"/>
    <w:rsid w:val="001B5F4E"/>
    <w:rsid w:val="002148FD"/>
    <w:rsid w:val="002412BE"/>
    <w:rsid w:val="0024564F"/>
    <w:rsid w:val="00275F09"/>
    <w:rsid w:val="002940B9"/>
    <w:rsid w:val="002B0A4B"/>
    <w:rsid w:val="002D29A7"/>
    <w:rsid w:val="002E2FBC"/>
    <w:rsid w:val="00361924"/>
    <w:rsid w:val="003C7525"/>
    <w:rsid w:val="003F1CF6"/>
    <w:rsid w:val="004370B4"/>
    <w:rsid w:val="00457030"/>
    <w:rsid w:val="00477517"/>
    <w:rsid w:val="00477E87"/>
    <w:rsid w:val="00490A74"/>
    <w:rsid w:val="0049147A"/>
    <w:rsid w:val="00492AAE"/>
    <w:rsid w:val="004A469D"/>
    <w:rsid w:val="004B3536"/>
    <w:rsid w:val="004B4A22"/>
    <w:rsid w:val="004F65C9"/>
    <w:rsid w:val="0052480F"/>
    <w:rsid w:val="00530753"/>
    <w:rsid w:val="00536C57"/>
    <w:rsid w:val="00560EC5"/>
    <w:rsid w:val="005956EF"/>
    <w:rsid w:val="005A7F99"/>
    <w:rsid w:val="005E3085"/>
    <w:rsid w:val="00605F32"/>
    <w:rsid w:val="00611CC0"/>
    <w:rsid w:val="00611CEE"/>
    <w:rsid w:val="00676817"/>
    <w:rsid w:val="006D69D9"/>
    <w:rsid w:val="006E29AE"/>
    <w:rsid w:val="00707C47"/>
    <w:rsid w:val="00713754"/>
    <w:rsid w:val="00763750"/>
    <w:rsid w:val="0079194C"/>
    <w:rsid w:val="0084208C"/>
    <w:rsid w:val="0089410E"/>
    <w:rsid w:val="008B6CA7"/>
    <w:rsid w:val="00973815"/>
    <w:rsid w:val="009809ED"/>
    <w:rsid w:val="009F6B80"/>
    <w:rsid w:val="00A133E9"/>
    <w:rsid w:val="00A13D7B"/>
    <w:rsid w:val="00AC50B8"/>
    <w:rsid w:val="00AD5C18"/>
    <w:rsid w:val="00AE2E69"/>
    <w:rsid w:val="00B30926"/>
    <w:rsid w:val="00B37E5A"/>
    <w:rsid w:val="00BB0ABE"/>
    <w:rsid w:val="00BB1CEF"/>
    <w:rsid w:val="00BE2333"/>
    <w:rsid w:val="00BE5B0B"/>
    <w:rsid w:val="00C07B59"/>
    <w:rsid w:val="00C50DD9"/>
    <w:rsid w:val="00D01157"/>
    <w:rsid w:val="00D3385A"/>
    <w:rsid w:val="00D44391"/>
    <w:rsid w:val="00D75477"/>
    <w:rsid w:val="00D77A6A"/>
    <w:rsid w:val="00D947DA"/>
    <w:rsid w:val="00DD5587"/>
    <w:rsid w:val="00DE5BAB"/>
    <w:rsid w:val="00DE6EFD"/>
    <w:rsid w:val="00DF27B4"/>
    <w:rsid w:val="00E15C16"/>
    <w:rsid w:val="00E37976"/>
    <w:rsid w:val="00E410D1"/>
    <w:rsid w:val="00E5418B"/>
    <w:rsid w:val="00E54410"/>
    <w:rsid w:val="00EB1170"/>
    <w:rsid w:val="00EE5614"/>
    <w:rsid w:val="00EF3BFF"/>
    <w:rsid w:val="00EF64FF"/>
    <w:rsid w:val="00F33AA4"/>
    <w:rsid w:val="00F70018"/>
    <w:rsid w:val="00F72F7C"/>
    <w:rsid w:val="00FA5C40"/>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28"/>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28"/>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28"/>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28"/>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31"/>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1445</Words>
  <Characters>65240</Characters>
  <Application>Microsoft Office Word</Application>
  <DocSecurity>0</DocSecurity>
  <Lines>543</Lines>
  <Paragraphs>153</Paragraphs>
  <ScaleCrop>false</ScaleCrop>
  <Company>Computing science</Company>
  <LinksUpToDate>false</LinksUpToDate>
  <CharactersWithSpaces>76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2</cp:revision>
  <dcterms:created xsi:type="dcterms:W3CDTF">2021-12-03T01:29:00Z</dcterms:created>
  <dcterms:modified xsi:type="dcterms:W3CDTF">2021-12-03T01:29:00Z</dcterms:modified>
</cp:coreProperties>
</file>